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D6FED7" w14:textId="77777777" w:rsidR="00140E53" w:rsidRPr="00140E53" w:rsidRDefault="00140E53" w:rsidP="00140E53">
      <w:pPr>
        <w:rPr>
          <w:b/>
        </w:rPr>
      </w:pPr>
    </w:p>
    <w:p w14:paraId="41FB3F12" w14:textId="086531B8" w:rsidR="00140E53" w:rsidRDefault="002F0293" w:rsidP="00140E53">
      <w:pPr>
        <w:rPr>
          <w:b/>
        </w:rPr>
      </w:pPr>
      <w:bookmarkStart w:id="0" w:name="_GoBack"/>
      <w:bookmarkEnd w:id="0"/>
      <w:r>
        <w:rPr>
          <w:b/>
        </w:rPr>
        <w:t>BCImat</w:t>
      </w:r>
      <w:r w:rsidR="007E7859">
        <w:rPr>
          <w:b/>
        </w:rPr>
        <w:t xml:space="preserve">: </w:t>
      </w:r>
      <w:r w:rsidR="00140E53" w:rsidRPr="00140E53">
        <w:rPr>
          <w:b/>
        </w:rPr>
        <w:t xml:space="preserve"> a Matlab</w:t>
      </w:r>
      <w:r w:rsidR="00F436FB">
        <w:rPr>
          <w:b/>
        </w:rPr>
        <w:t>-based</w:t>
      </w:r>
      <w:r>
        <w:rPr>
          <w:b/>
        </w:rPr>
        <w:t xml:space="preserve"> </w:t>
      </w:r>
      <w:r w:rsidR="007D7DF6">
        <w:rPr>
          <w:b/>
        </w:rPr>
        <w:t xml:space="preserve">framework for </w:t>
      </w:r>
      <w:r>
        <w:rPr>
          <w:b/>
        </w:rPr>
        <w:t>Intracortical</w:t>
      </w:r>
      <w:r w:rsidR="00140E53">
        <w:rPr>
          <w:b/>
        </w:rPr>
        <w:t xml:space="preserve"> </w:t>
      </w:r>
      <w:r w:rsidR="009E7DBC">
        <w:rPr>
          <w:b/>
        </w:rPr>
        <w:t>Brain-</w:t>
      </w:r>
      <w:r w:rsidR="00140E53" w:rsidRPr="00140E53">
        <w:rPr>
          <w:b/>
        </w:rPr>
        <w:t>Computer Interface</w:t>
      </w:r>
      <w:r w:rsidR="007D7DF6">
        <w:rPr>
          <w:b/>
        </w:rPr>
        <w:t>s</w:t>
      </w:r>
      <w:r w:rsidR="00E826DE">
        <w:rPr>
          <w:b/>
        </w:rPr>
        <w:t xml:space="preserve"> and their simulation</w:t>
      </w:r>
      <w:r>
        <w:rPr>
          <w:b/>
        </w:rPr>
        <w:t xml:space="preserve"> </w:t>
      </w:r>
      <w:r w:rsidR="003136F0">
        <w:rPr>
          <w:b/>
        </w:rPr>
        <w:t>with a</w:t>
      </w:r>
      <w:r w:rsidR="00187C69">
        <w:rPr>
          <w:b/>
        </w:rPr>
        <w:t>n</w:t>
      </w:r>
      <w:r w:rsidR="003136F0">
        <w:rPr>
          <w:b/>
        </w:rPr>
        <w:t xml:space="preserve"> artificial</w:t>
      </w:r>
      <w:r w:rsidR="00187C69">
        <w:rPr>
          <w:b/>
        </w:rPr>
        <w:t xml:space="preserve"> spiking</w:t>
      </w:r>
      <w:r w:rsidR="003136F0">
        <w:rPr>
          <w:b/>
        </w:rPr>
        <w:t xml:space="preserve"> neural network</w:t>
      </w:r>
    </w:p>
    <w:p w14:paraId="5EAF5B85" w14:textId="77777777" w:rsidR="000220B9" w:rsidRPr="000220B9" w:rsidRDefault="000220B9" w:rsidP="00140E53">
      <w:r w:rsidRPr="000220B9">
        <w:t>E.Ferrea, P. Morel, A. Gail</w:t>
      </w:r>
    </w:p>
    <w:p w14:paraId="0856F02F" w14:textId="77777777" w:rsidR="00E46558" w:rsidRPr="00140E53" w:rsidRDefault="00D13A87">
      <w:pPr>
        <w:rPr>
          <w:b/>
        </w:rPr>
      </w:pPr>
      <w:r w:rsidRPr="00140E53">
        <w:rPr>
          <w:b/>
        </w:rPr>
        <w:t>Summary</w:t>
      </w:r>
    </w:p>
    <w:p w14:paraId="0A490003" w14:textId="6D42E370" w:rsidR="002C317D" w:rsidRDefault="00AF43AD" w:rsidP="00187C69">
      <w:pPr>
        <w:spacing w:line="360" w:lineRule="auto"/>
        <w:jc w:val="both"/>
      </w:pPr>
      <w:r>
        <w:t>Recent advances in i</w:t>
      </w:r>
      <w:r w:rsidR="002C317D">
        <w:t xml:space="preserve">ntracortical </w:t>
      </w:r>
      <w:r w:rsidR="009E7DBC">
        <w:t>Brain-C</w:t>
      </w:r>
      <w:r w:rsidR="002C317D">
        <w:t xml:space="preserve">omputer </w:t>
      </w:r>
      <w:r w:rsidR="009E7DBC">
        <w:t>I</w:t>
      </w:r>
      <w:r w:rsidR="00C16E31">
        <w:t>nterface (BCI</w:t>
      </w:r>
      <w:r w:rsidR="004B4CD0">
        <w:t>)</w:t>
      </w:r>
      <w:r w:rsidR="002C317D">
        <w:t xml:space="preserve"> </w:t>
      </w:r>
      <w:r w:rsidR="00C16E31">
        <w:t xml:space="preserve">technology </w:t>
      </w:r>
      <w:r w:rsidR="009E7DBC">
        <w:t>allow</w:t>
      </w:r>
      <w:r>
        <w:t>ed</w:t>
      </w:r>
      <w:r w:rsidR="009E7DBC">
        <w:t xml:space="preserve"> </w:t>
      </w:r>
      <w:r w:rsidR="00EB4F30">
        <w:t xml:space="preserve">motor disabled </w:t>
      </w:r>
      <w:r w:rsidR="009E7DBC">
        <w:t>patients</w:t>
      </w:r>
      <w:r w:rsidR="002C317D">
        <w:t xml:space="preserve"> to </w:t>
      </w:r>
      <w:r w:rsidR="00093AA5">
        <w:t>partially regain lost motor functions</w:t>
      </w:r>
      <w:r>
        <w:t xml:space="preserve"> </w:t>
      </w:r>
      <w:r>
        <w:fldChar w:fldCharType="begin">
          <w:fldData xml:space="preserve">PEVuZE5vdGU+PENpdGU+PEF1dGhvcj5BZmxhbG88L0F1dGhvcj48WWVhcj4yMDE1PC9ZZWFyPjxS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wNi0xMDwvcGFnZXM+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NTctNjQ8L3BhZ2Vz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zItNTwv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</w:fldData>
        </w:fldChar>
      </w:r>
      <w:r w:rsidR="005D3A1A">
        <w:instrText xml:space="preserve"> ADDIN EN.CITE </w:instrText>
      </w:r>
      <w:r w:rsidR="005D3A1A">
        <w:fldChar w:fldCharType="begin">
          <w:fldData xml:space="preserve">PEVuZE5vdGU+PENpdGU+PEF1dGhvcj5BZmxhbG88L0F1dGhvcj48WWVhcj4yMDE1PC9ZZWFyPjxS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kwNi0xMDwvcGFnZXM+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zNzItNTwv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</w:fldData>
        </w:fldChar>
      </w:r>
      <w:r w:rsidR="005D3A1A">
        <w:instrText xml:space="preserve"> ADDIN EN.CITE.DATA </w:instrText>
      </w:r>
      <w:r w:rsidR="005D3A1A">
        <w:fldChar w:fldCharType="end"/>
      </w:r>
      <w:r>
        <w:fldChar w:fldCharType="separate"/>
      </w:r>
      <w:r w:rsidR="005D3A1A">
        <w:rPr>
          <w:noProof/>
        </w:rPr>
        <w:t>\cite{RN572, 1272, 589, 569}</w:t>
      </w:r>
      <w:r>
        <w:fldChar w:fldCharType="end"/>
      </w:r>
      <w:r>
        <w:t xml:space="preserve">. </w:t>
      </w:r>
      <w:r w:rsidR="00093AA5">
        <w:t xml:space="preserve">In </w:t>
      </w:r>
      <w:r w:rsidR="00191494">
        <w:t xml:space="preserve">these </w:t>
      </w:r>
      <w:r w:rsidR="00093AA5">
        <w:t xml:space="preserve">patients, </w:t>
      </w:r>
      <w:r>
        <w:t>intact</w:t>
      </w:r>
      <w:r w:rsidR="00E66E0A">
        <w:t xml:space="preserve"> neural activity </w:t>
      </w:r>
      <w:r w:rsidR="00191494">
        <w:t>is</w:t>
      </w:r>
      <w:r w:rsidR="00F149B2">
        <w:t xml:space="preserve"> </w:t>
      </w:r>
      <w:r w:rsidR="00093AA5">
        <w:t xml:space="preserve">extracted </w:t>
      </w:r>
      <w:r w:rsidR="00191494">
        <w:t xml:space="preserve">from motor-related areas of the cerebral cortex </w:t>
      </w:r>
      <w:r w:rsidR="00E66E0A">
        <w:t>via intracortical implanted electrode</w:t>
      </w:r>
      <w:r w:rsidR="0060721C">
        <w:t>s and interpreted by a machine-</w:t>
      </w:r>
      <w:r w:rsidR="00093AA5">
        <w:t>learning algorithm to control a prosthetic device</w:t>
      </w:r>
      <w:r w:rsidR="00191494">
        <w:t>, thereby bypassing dysfunctional corticospinal projections that resulted, for example, from spinal cord lesions</w:t>
      </w:r>
      <w:r w:rsidR="00E66E0A">
        <w:t xml:space="preserve">.  </w:t>
      </w:r>
      <w:r w:rsidR="00D5570E">
        <w:t>BCI</w:t>
      </w:r>
      <w:r w:rsidR="001243CA">
        <w:t>s</w:t>
      </w:r>
      <w:r w:rsidR="00D5570E">
        <w:t xml:space="preserve"> are </w:t>
      </w:r>
      <w:r w:rsidR="009E7DBC">
        <w:t xml:space="preserve">also </w:t>
      </w:r>
      <w:r w:rsidR="00E224D0">
        <w:t>used</w:t>
      </w:r>
      <w:r w:rsidR="009E7DBC">
        <w:t xml:space="preserve"> for </w:t>
      </w:r>
      <w:r w:rsidR="00386B94">
        <w:t xml:space="preserve">basic </w:t>
      </w:r>
      <w:r w:rsidR="009E7DBC">
        <w:t xml:space="preserve">neuroscientific studies </w:t>
      </w:r>
      <w:r w:rsidR="00E66E0A">
        <w:t>to establish</w:t>
      </w:r>
      <w:r w:rsidR="00D5570E">
        <w:t xml:space="preserve"> </w:t>
      </w:r>
      <w:r w:rsidR="00E66E0A">
        <w:t xml:space="preserve">a specific </w:t>
      </w:r>
      <w:r w:rsidR="009E7DBC">
        <w:t>transformation</w:t>
      </w:r>
      <w:r w:rsidR="002F0293">
        <w:t xml:space="preserve"> </w:t>
      </w:r>
      <w:r w:rsidR="00CF2091">
        <w:t>between the</w:t>
      </w:r>
      <w:r w:rsidR="00415D29">
        <w:t xml:space="preserve"> brain</w:t>
      </w:r>
      <w:r w:rsidR="00CF2091">
        <w:t xml:space="preserve"> area under investigation and a</w:t>
      </w:r>
      <w:r w:rsidR="002F0293">
        <w:t xml:space="preserve"> specific </w:t>
      </w:r>
      <w:r w:rsidR="00CF2091">
        <w:t>behavior</w:t>
      </w:r>
      <w:r w:rsidR="0044710D">
        <w:t xml:space="preserve"> </w:t>
      </w:r>
      <w:r w:rsidR="0044710D">
        <w:fldChar w:fldCharType="begin">
          <w:fldData xml:space="preserve">PEVuZE5vdGU+PENpdGU+PEF1dGhvcj5TYWR0bGVyPC9BdXRob3I+PFllYXI+MjAxNDwvWWVhcj48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yMy02PC9wYWdl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</w:fldData>
        </w:fldChar>
      </w:r>
      <w:r w:rsidR="005D3A1A">
        <w:instrText xml:space="preserve"> ADDIN EN.CITE </w:instrText>
      </w:r>
      <w:r w:rsidR="005D3A1A">
        <w:fldChar w:fldCharType="begin">
          <w:fldData xml:space="preserve">PEVuZE5vdGU+PENpdGU+PEF1dGhvcj5TYWR0bGVyPC9BdXRob3I+PFllYXI+MjAxNDwvWWVhcj48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QyMy02PC9wYWdl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</w:fldData>
        </w:fldChar>
      </w:r>
      <w:r w:rsidR="005D3A1A">
        <w:instrText xml:space="preserve"> ADDIN EN.CITE.DATA </w:instrText>
      </w:r>
      <w:r w:rsidR="005D3A1A">
        <w:fldChar w:fldCharType="end"/>
      </w:r>
      <w:r w:rsidR="0044710D">
        <w:fldChar w:fldCharType="separate"/>
      </w:r>
      <w:r w:rsidR="005D3A1A">
        <w:rPr>
          <w:noProof/>
        </w:rPr>
        <w:t>\cite{RN877, 219}</w:t>
      </w:r>
      <w:r w:rsidR="0044710D">
        <w:fldChar w:fldCharType="end"/>
      </w:r>
      <w:r w:rsidR="00E66E0A">
        <w:t xml:space="preserve"> and therefore imposing a direct causal link </w:t>
      </w:r>
      <w:r w:rsidR="00415D29">
        <w:t xml:space="preserve">between </w:t>
      </w:r>
      <w:r w:rsidR="00E66E0A">
        <w:t>them.</w:t>
      </w:r>
      <w:r w:rsidR="00727290">
        <w:t xml:space="preserve"> </w:t>
      </w:r>
      <w:r w:rsidR="00050AFA">
        <w:t xml:space="preserve">The software introduced here allows true online BCI control </w:t>
      </w:r>
      <w:r w:rsidR="00EB4F30">
        <w:t xml:space="preserve">of a computer cursor </w:t>
      </w:r>
      <w:r w:rsidR="00050AFA">
        <w:t xml:space="preserve">based on physiological signals (e.g. from patients) as well as realistic real-time simulations for testing all algorithms based on artificial </w:t>
      </w:r>
      <w:r w:rsidR="003136F0">
        <w:t xml:space="preserve">spiking </w:t>
      </w:r>
      <w:r w:rsidR="00050AFA">
        <w:t xml:space="preserve">neural network </w:t>
      </w:r>
      <w:r w:rsidR="003136F0">
        <w:t xml:space="preserve">(SNN) </w:t>
      </w:r>
      <w:r w:rsidR="00050AFA">
        <w:t xml:space="preserve">data using the identical control </w:t>
      </w:r>
      <w:r w:rsidR="003136F0">
        <w:t>architecture</w:t>
      </w:r>
      <w:r w:rsidR="00050AFA">
        <w:t>.</w:t>
      </w:r>
    </w:p>
    <w:p w14:paraId="2D922AC3" w14:textId="77777777" w:rsidR="00C67660" w:rsidRPr="00C67660" w:rsidRDefault="00C67660" w:rsidP="00140E53">
      <w:pPr>
        <w:spacing w:line="360" w:lineRule="auto"/>
        <w:rPr>
          <w:b/>
        </w:rPr>
      </w:pPr>
      <w:r w:rsidRPr="00C67660">
        <w:rPr>
          <w:b/>
        </w:rPr>
        <w:t>Statement of need</w:t>
      </w:r>
    </w:p>
    <w:p w14:paraId="5C03C01E" w14:textId="0013C419" w:rsidR="0074179E" w:rsidRDefault="00CB15B4" w:rsidP="00140E53">
      <w:pPr>
        <w:spacing w:line="360" w:lineRule="auto"/>
      </w:pPr>
      <w:r>
        <w:t xml:space="preserve">Most of the </w:t>
      </w:r>
      <w:r w:rsidR="00191494">
        <w:t xml:space="preserve">publicly </w:t>
      </w:r>
      <w:r>
        <w:t>available software for BCI</w:t>
      </w:r>
      <w:r w:rsidR="00191494">
        <w:t>s</w:t>
      </w:r>
      <w:r>
        <w:t xml:space="preserve"> is designed for applications</w:t>
      </w:r>
      <w:r w:rsidR="00F46A65">
        <w:t xml:space="preserve"> based on time-continuous electrophysiological signals, like electroencephalographic (EEG) or electrocorticographic (ECoG)</w:t>
      </w:r>
      <w:r>
        <w:t xml:space="preserve"> </w:t>
      </w:r>
      <w:r w:rsidR="00F46A65">
        <w:t xml:space="preserve">signals </w:t>
      </w:r>
      <w:r w:rsidR="00067FF4">
        <w:fldChar w:fldCharType="begin"/>
      </w:r>
      <w:r w:rsidR="005D3A1A">
        <w:instrText xml:space="preserve"> ADDIN EN.CITE &lt;EndNote&gt;&lt;Cite&gt;&lt;Author&gt;Stegman&lt;/Author&gt;&lt;Year&gt;2020&lt;/Year&gt;&lt;RecNum&gt;1263&lt;/RecNum&gt;&lt;DisplayText&gt;\cite{RN1263}&lt;/DisplayText&gt;&lt;record&gt;&lt;rec-number&gt;1263&lt;/rec-number&gt;&lt;foreign-keys&gt;&lt;key app="EN" db-id="zvz5pfaxaews50edsz7pvxaq9p9pvrs9tvra" timestamp="1626446444"&gt;1263&lt;/key&gt;&lt;/foreign-keys&gt;&lt;ref-type name="Journal Article"&gt;17&lt;/ref-type&gt;&lt;contributors&gt;&lt;authors&gt;&lt;author&gt;Stegman, Pierce&lt;/author&gt;&lt;author&gt;Crawford, Chris S&lt;/author&gt;&lt;author&gt;Andujar, Marvin&lt;/author&gt;&lt;author&gt;Nijholt, Anton&lt;/author&gt;&lt;author&gt;Gilbert, Juan E&lt;/author&gt;&lt;/authors&gt;&lt;/contributors&gt;&lt;titles&gt;&lt;title&gt;Brain–computer interface software: A review and discussion&lt;/title&gt;&lt;secondary-title&gt;IEEE Transactions on Human-Machine Systems&lt;/secondary-title&gt;&lt;/titles&gt;&lt;periodical&gt;&lt;full-title&gt;IEEE Transactions on Human-Machine Systems&lt;/full-title&gt;&lt;/periodical&gt;&lt;pages&gt;101-115&lt;/pages&gt;&lt;volume&gt;50&lt;/volume&gt;&lt;number&gt;2&lt;/number&gt;&lt;dates&gt;&lt;year&gt;2020&lt;/year&gt;&lt;/dates&gt;&lt;isbn&gt;2168-2291&lt;/isbn&gt;&lt;urls&gt;&lt;/urls&gt;&lt;/record&gt;&lt;/Cite&gt;&lt;/EndNote&gt;</w:instrText>
      </w:r>
      <w:r w:rsidR="00067FF4">
        <w:fldChar w:fldCharType="separate"/>
      </w:r>
      <w:r w:rsidR="005D3A1A">
        <w:rPr>
          <w:noProof/>
        </w:rPr>
        <w:t>\cite{RN1263}</w:t>
      </w:r>
      <w:r w:rsidR="00067FF4">
        <w:fldChar w:fldCharType="end"/>
      </w:r>
      <w:r w:rsidR="003136F0">
        <w:t xml:space="preserve"> and requires existing recording possibilities or pre-recorded data for testing</w:t>
      </w:r>
      <w:r w:rsidR="002A3B4D">
        <w:t xml:space="preserve">. </w:t>
      </w:r>
      <w:r w:rsidR="002F0293">
        <w:t>BCImat</w:t>
      </w:r>
      <w:r w:rsidR="00140E53">
        <w:t xml:space="preserve"> </w:t>
      </w:r>
      <w:r w:rsidR="00F46A65">
        <w:t xml:space="preserve">instead </w:t>
      </w:r>
      <w:r w:rsidR="00CF2091">
        <w:t xml:space="preserve">is a </w:t>
      </w:r>
      <w:r w:rsidR="002E557B">
        <w:t xml:space="preserve">MATLAB </w:t>
      </w:r>
      <w:r w:rsidR="0016568A">
        <w:t>framework</w:t>
      </w:r>
      <w:r w:rsidR="00E61313">
        <w:t xml:space="preserve"> for </w:t>
      </w:r>
      <w:r w:rsidR="00415D29">
        <w:t xml:space="preserve">implementing and </w:t>
      </w:r>
      <w:r w:rsidR="00A20AB7">
        <w:t xml:space="preserve">testing </w:t>
      </w:r>
      <w:r w:rsidR="0027362C">
        <w:t xml:space="preserve">a </w:t>
      </w:r>
      <w:r w:rsidR="0016568A">
        <w:t>BCI</w:t>
      </w:r>
      <w:r w:rsidR="00E61313">
        <w:t xml:space="preserve"> </w:t>
      </w:r>
      <w:r w:rsidR="00F46A65">
        <w:t xml:space="preserve">which is based on stochastic event time-series, particularly </w:t>
      </w:r>
      <w:r w:rsidR="00B54A6C">
        <w:t>neuron</w:t>
      </w:r>
      <w:r w:rsidR="007C1E0E">
        <w:t>al</w:t>
      </w:r>
      <w:r w:rsidR="00B54A6C">
        <w:t xml:space="preserve"> </w:t>
      </w:r>
      <w:r w:rsidR="00F46A65">
        <w:t xml:space="preserve">spiking </w:t>
      </w:r>
      <w:r w:rsidR="00B54A6C">
        <w:t xml:space="preserve">signals </w:t>
      </w:r>
      <w:r w:rsidR="00F46A65">
        <w:t xml:space="preserve">recorded from large numbers of individual neurons that </w:t>
      </w:r>
      <w:r w:rsidR="00CD6053">
        <w:t>vary</w:t>
      </w:r>
      <w:r w:rsidR="006E22A2">
        <w:t xml:space="preserve"> </w:t>
      </w:r>
      <w:r w:rsidR="00F46A65">
        <w:t>at</w:t>
      </w:r>
      <w:r w:rsidR="006E22A2">
        <w:t xml:space="preserve"> a</w:t>
      </w:r>
      <w:r w:rsidR="007C1E0E">
        <w:t xml:space="preserve"> time-</w:t>
      </w:r>
      <w:r w:rsidR="00067FF4">
        <w:t>scale of milliseconds</w:t>
      </w:r>
      <w:r w:rsidR="00905162">
        <w:t xml:space="preserve">. </w:t>
      </w:r>
      <w:r w:rsidR="007967B4">
        <w:t xml:space="preserve">For example, BCImat </w:t>
      </w:r>
      <w:r w:rsidR="00905162">
        <w:t>ca</w:t>
      </w:r>
      <w:r w:rsidR="00E224D0">
        <w:t>n</w:t>
      </w:r>
      <w:r w:rsidR="00905162">
        <w:t xml:space="preserve"> use intracortical </w:t>
      </w:r>
      <w:r w:rsidR="007F65A1">
        <w:t>single-</w:t>
      </w:r>
      <w:r w:rsidR="00C120DB">
        <w:t>neuron</w:t>
      </w:r>
      <w:r w:rsidR="00E224D0">
        <w:t xml:space="preserve"> signal</w:t>
      </w:r>
      <w:r w:rsidR="00C66B73">
        <w:t>s</w:t>
      </w:r>
      <w:r w:rsidR="00E224D0">
        <w:t xml:space="preserve"> </w:t>
      </w:r>
      <w:r w:rsidR="00A13663">
        <w:t>acquired with</w:t>
      </w:r>
      <w:r w:rsidR="00E224D0">
        <w:t xml:space="preserve"> a Cere</w:t>
      </w:r>
      <w:r w:rsidR="00A20AB7">
        <w:t>plex</w:t>
      </w:r>
      <w:r w:rsidR="00E224D0">
        <w:t xml:space="preserve"> system</w:t>
      </w:r>
      <w:r w:rsidR="0027362C">
        <w:t xml:space="preserve"> </w:t>
      </w:r>
      <w:r w:rsidR="00E224D0">
        <w:t>(Blackrock</w:t>
      </w:r>
      <w:r w:rsidR="00EE54AF">
        <w:t>,</w:t>
      </w:r>
      <w:r w:rsidR="00E224D0">
        <w:t xml:space="preserve"> Salt Lake</w:t>
      </w:r>
      <w:r w:rsidR="0027362C">
        <w:t xml:space="preserve"> City,</w:t>
      </w:r>
      <w:r w:rsidR="00996722">
        <w:t xml:space="preserve"> </w:t>
      </w:r>
      <w:r w:rsidR="0027362C">
        <w:t>USA)</w:t>
      </w:r>
      <w:r w:rsidR="007967B4">
        <w:t>.</w:t>
      </w:r>
      <w:r w:rsidR="0027362C">
        <w:t xml:space="preserve"> </w:t>
      </w:r>
      <w:r w:rsidR="00050AFA">
        <w:t xml:space="preserve">Importantly, BCImat can alternatively use the input from a built-in </w:t>
      </w:r>
      <w:r w:rsidR="003136F0">
        <w:t xml:space="preserve">artificial spiking neural </w:t>
      </w:r>
      <w:r w:rsidR="00050AFA">
        <w:t xml:space="preserve">network </w:t>
      </w:r>
      <w:r w:rsidR="003136F0">
        <w:t xml:space="preserve">(SNN) </w:t>
      </w:r>
      <w:r w:rsidR="00050AFA">
        <w:t>for simulating the later online BCI control. This allows</w:t>
      </w:r>
      <w:r w:rsidR="007967B4">
        <w:t xml:space="preserve"> testing BCI applications </w:t>
      </w:r>
      <w:r w:rsidR="00050AFA">
        <w:t xml:space="preserve">with the same algorithm and framework as intended for later use in patients, but </w:t>
      </w:r>
      <w:r w:rsidR="001B614E">
        <w:t xml:space="preserve">before </w:t>
      </w:r>
      <w:r w:rsidR="00050AFA">
        <w:t>the availability of</w:t>
      </w:r>
      <w:r w:rsidR="007967B4">
        <w:t xml:space="preserve"> implanted </w:t>
      </w:r>
      <w:r w:rsidR="00050AFA">
        <w:t>subjects</w:t>
      </w:r>
      <w:r w:rsidR="007967B4">
        <w:t xml:space="preserve"> and specific recording hardware</w:t>
      </w:r>
      <w:r w:rsidR="0074179E">
        <w:t>. This way, the full online decoding experiment or application can be developed in advance</w:t>
      </w:r>
      <w:r w:rsidR="0074179E" w:rsidRPr="0074179E">
        <w:t xml:space="preserve"> </w:t>
      </w:r>
      <w:r w:rsidR="0074179E">
        <w:t>without the need for pre-recorded data files</w:t>
      </w:r>
      <w:r w:rsidR="00E224D0">
        <w:t xml:space="preserve">. </w:t>
      </w:r>
    </w:p>
    <w:p w14:paraId="20247FE0" w14:textId="77777777" w:rsidR="00187C69" w:rsidRDefault="00B95507" w:rsidP="00140E53">
      <w:pPr>
        <w:spacing w:line="360" w:lineRule="auto"/>
      </w:pPr>
      <w:r>
        <w:t>The code is intended for use by anyone wanting to test closed-loop BCI methods or perform intracortical closed-loop BCI experiments.</w:t>
      </w:r>
    </w:p>
    <w:p w14:paraId="7BD70CC1" w14:textId="5140059F" w:rsidR="003E0A14" w:rsidRPr="00187C69" w:rsidRDefault="003E0A14" w:rsidP="00140E53">
      <w:pPr>
        <w:spacing w:line="360" w:lineRule="auto"/>
        <w:rPr>
          <w:b/>
        </w:rPr>
      </w:pPr>
      <w:r w:rsidRPr="00187C69">
        <w:rPr>
          <w:b/>
        </w:rPr>
        <w:lastRenderedPageBreak/>
        <w:t>Overview</w:t>
      </w:r>
    </w:p>
    <w:p w14:paraId="4A11FB7C" w14:textId="5E79925B" w:rsidR="0074179E" w:rsidRDefault="00D208A0" w:rsidP="00140E53">
      <w:pPr>
        <w:spacing w:line="360" w:lineRule="auto"/>
      </w:pPr>
      <w:r>
        <w:t>The</w:t>
      </w:r>
      <w:r w:rsidR="00187C69">
        <w:t xml:space="preserve"> BCI</w:t>
      </w:r>
      <w:r>
        <w:t xml:space="preserve"> </w:t>
      </w:r>
      <w:r w:rsidR="00A2522D">
        <w:t>framework</w:t>
      </w:r>
      <w:r w:rsidR="00187C69">
        <w:t xml:space="preserve"> (Fig.1)</w:t>
      </w:r>
      <w:r>
        <w:t xml:space="preserve"> </w:t>
      </w:r>
      <w:r w:rsidR="00996722">
        <w:t xml:space="preserve">interfaces </w:t>
      </w:r>
      <w:r>
        <w:t>bidirectionally with a simple</w:t>
      </w:r>
      <w:r w:rsidR="00415D29">
        <w:t xml:space="preserve"> behavioral</w:t>
      </w:r>
      <w:r>
        <w:t xml:space="preserve"> task controller </w:t>
      </w:r>
      <w:r w:rsidR="0016568A">
        <w:t xml:space="preserve">(here </w:t>
      </w:r>
      <w:r>
        <w:t>written in c++</w:t>
      </w:r>
      <w:r w:rsidR="0016568A">
        <w:t>)</w:t>
      </w:r>
      <w:r w:rsidR="009C101C">
        <w:t xml:space="preserve"> </w:t>
      </w:r>
      <w:r w:rsidR="0027362C">
        <w:t>allowing</w:t>
      </w:r>
      <w:r w:rsidR="009C101C">
        <w:t xml:space="preserve"> </w:t>
      </w:r>
      <w:r w:rsidR="00996722">
        <w:t xml:space="preserve">to perform </w:t>
      </w:r>
      <w:r w:rsidR="009C101C">
        <w:t>center</w:t>
      </w:r>
      <w:r w:rsidR="00415D29">
        <w:t>-</w:t>
      </w:r>
      <w:r w:rsidR="009C101C">
        <w:t>out</w:t>
      </w:r>
      <w:r w:rsidR="00415D29">
        <w:t xml:space="preserve"> </w:t>
      </w:r>
      <w:r w:rsidR="009C101C">
        <w:t xml:space="preserve">reach movements for </w:t>
      </w:r>
      <w:r w:rsidR="00A2522D">
        <w:t xml:space="preserve">decoder </w:t>
      </w:r>
      <w:r w:rsidR="00885EAD">
        <w:t>calibration</w:t>
      </w:r>
      <w:r>
        <w:t xml:space="preserve"> </w:t>
      </w:r>
      <w:r w:rsidR="00C16E31">
        <w:t xml:space="preserve">and </w:t>
      </w:r>
      <w:r w:rsidR="001F7BEE">
        <w:t xml:space="preserve">then </w:t>
      </w:r>
      <w:r w:rsidR="00885EAD">
        <w:t xml:space="preserve">to </w:t>
      </w:r>
      <w:r>
        <w:t xml:space="preserve">control </w:t>
      </w:r>
      <w:r w:rsidR="00D13A87">
        <w:t xml:space="preserve">cursor movements </w:t>
      </w:r>
      <w:r w:rsidR="009C101C">
        <w:t xml:space="preserve">via the </w:t>
      </w:r>
      <w:r w:rsidR="00CD6053">
        <w:t>neural activity</w:t>
      </w:r>
      <w:r>
        <w:t xml:space="preserve">. The communication </w:t>
      </w:r>
      <w:r w:rsidR="00B8141B">
        <w:t>between</w:t>
      </w:r>
      <w:r w:rsidR="0027362C">
        <w:t xml:space="preserve"> the task-</w:t>
      </w:r>
      <w:r>
        <w:t>controller and the</w:t>
      </w:r>
      <w:r w:rsidR="00A2522D">
        <w:t xml:space="preserve"> BCI framework</w:t>
      </w:r>
      <w:r>
        <w:t xml:space="preserve"> is done via </w:t>
      </w:r>
      <w:r w:rsidR="00415D29">
        <w:t xml:space="preserve">the </w:t>
      </w:r>
      <w:r w:rsidRPr="00D208A0">
        <w:t>Vir</w:t>
      </w:r>
      <w:r>
        <w:t xml:space="preserve">tual-Reality Peripheral Network (VRPN) </w:t>
      </w:r>
      <w:r w:rsidR="00415D29">
        <w:t xml:space="preserve">protocol, </w:t>
      </w:r>
      <w:r>
        <w:t>implementing a client-server application via TCP or UDP</w:t>
      </w:r>
      <w:r w:rsidR="0016568A">
        <w:t xml:space="preserve"> </w:t>
      </w:r>
      <w:r w:rsidR="002C317D">
        <w:fldChar w:fldCharType="begin"/>
      </w:r>
      <w:r w:rsidR="005D3A1A">
        <w:instrText xml:space="preserve"> ADDIN EN.CITE &lt;EndNote&gt;&lt;Cite&gt;&lt;Author&gt;Taylor&lt;/Author&gt;&lt;Year&gt;2001&lt;/Year&gt;&lt;RecNum&gt;1260&lt;/RecNum&gt;&lt;DisplayText&gt;\cite{RN1260}&lt;/DisplayText&gt;&lt;record&gt;&lt;rec-number&gt;1260&lt;/rec-number&gt;&lt;foreign-keys&gt;&lt;key app="EN" db-id="zvz5pfaxaews50edsz7pvxaq9p9pvrs9tvra" timestamp="1622902183"&gt;1260&lt;/key&gt;&lt;/foreign-keys&gt;&lt;ref-type name="Conference Proceedings"&gt;10&lt;/ref-type&gt;&lt;contributors&gt;&lt;authors&gt;&lt;author&gt;Taylor, Russell M&lt;/author&gt;&lt;author&gt;Hudson, Thomas C&lt;/author&gt;&lt;author&gt;Seeger, Adam&lt;/author&gt;&lt;author&gt;Weber, Hans&lt;/author&gt;&lt;author&gt;Juliano, Jeffrey&lt;/author&gt;&lt;author&gt;Helser, Aron T&lt;/author&gt;&lt;/authors&gt;&lt;/contributors&gt;&lt;titles&gt;&lt;title&gt;VRPN: a device-independent, network-transparent VR peripheral system&lt;/title&gt;&lt;secondary-title&gt;Proceedings of the ACM symposium on Virtual reality software and technology&lt;/secondary-title&gt;&lt;/titles&gt;&lt;pages&gt;55-61&lt;/pages&gt;&lt;dates&gt;&lt;year&gt;2001&lt;/year&gt;&lt;/dates&gt;&lt;urls&gt;&lt;/urls&gt;&lt;/record&gt;&lt;/Cite&gt;&lt;/EndNote&gt;</w:instrText>
      </w:r>
      <w:r w:rsidR="002C317D">
        <w:fldChar w:fldCharType="separate"/>
      </w:r>
      <w:r w:rsidR="005D3A1A">
        <w:rPr>
          <w:noProof/>
        </w:rPr>
        <w:t>\cite{RN1260}</w:t>
      </w:r>
      <w:r w:rsidR="002C317D">
        <w:fldChar w:fldCharType="end"/>
      </w:r>
      <w:r w:rsidR="00A2522D">
        <w:t xml:space="preserve"> on both sides</w:t>
      </w:r>
      <w:r>
        <w:t>.</w:t>
      </w:r>
      <w:r w:rsidR="00A2522D">
        <w:t xml:space="preserve"> On the task controller side</w:t>
      </w:r>
      <w:r w:rsidR="000220B9">
        <w:t>,</w:t>
      </w:r>
      <w:r w:rsidR="00A2522D">
        <w:t xml:space="preserve"> a standard c++ client-server appl</w:t>
      </w:r>
      <w:r w:rsidR="0027362C">
        <w:t>ication is used</w:t>
      </w:r>
      <w:r w:rsidR="006E22A2">
        <w:t xml:space="preserve">. On </w:t>
      </w:r>
      <w:r w:rsidR="009C101C">
        <w:t xml:space="preserve">the </w:t>
      </w:r>
      <w:r w:rsidR="00A1617B">
        <w:t>BCI</w:t>
      </w:r>
      <w:r w:rsidR="009C101C">
        <w:t>mat</w:t>
      </w:r>
      <w:r w:rsidR="00D13A87">
        <w:t xml:space="preserve"> side</w:t>
      </w:r>
      <w:r w:rsidR="00C16265">
        <w:t>,</w:t>
      </w:r>
      <w:r w:rsidR="00D13A87">
        <w:t xml:space="preserve"> </w:t>
      </w:r>
      <w:r w:rsidR="009C101C">
        <w:t>a</w:t>
      </w:r>
      <w:r>
        <w:t xml:space="preserve"> </w:t>
      </w:r>
      <w:r w:rsidR="006E22A2" w:rsidRPr="006E22A2">
        <w:t>MATLAB executable</w:t>
      </w:r>
      <w:r w:rsidR="006E22A2">
        <w:rPr>
          <w:i/>
        </w:rPr>
        <w:t xml:space="preserve"> </w:t>
      </w:r>
      <w:r w:rsidR="009C101C">
        <w:t xml:space="preserve">version of the </w:t>
      </w:r>
      <w:r w:rsidR="00B570D6">
        <w:t>server and</w:t>
      </w:r>
      <w:r>
        <w:t xml:space="preserve"> client VRPN class</w:t>
      </w:r>
      <w:r w:rsidR="00885EAD">
        <w:t>es</w:t>
      </w:r>
      <w:r w:rsidR="006E22A2">
        <w:t xml:space="preserve"> are implemented</w:t>
      </w:r>
      <w:r>
        <w:t xml:space="preserve"> </w:t>
      </w:r>
      <w:r w:rsidR="0027362C">
        <w:t>to</w:t>
      </w:r>
      <w:r w:rsidR="00B570D6">
        <w:t xml:space="preserve"> read</w:t>
      </w:r>
      <w:r w:rsidR="00885EAD">
        <w:t xml:space="preserve"> the </w:t>
      </w:r>
      <w:r w:rsidR="00D776D0">
        <w:t>parameters for calibration</w:t>
      </w:r>
      <w:r w:rsidR="00885EAD">
        <w:t xml:space="preserve"> and </w:t>
      </w:r>
      <w:r w:rsidR="00B570D6">
        <w:t>send</w:t>
      </w:r>
      <w:r w:rsidR="001B614E">
        <w:t xml:space="preserve"> </w:t>
      </w:r>
      <w:r w:rsidR="00885EAD">
        <w:t>the decoded parameters</w:t>
      </w:r>
      <w:r w:rsidR="006E22A2">
        <w:t xml:space="preserve">. </w:t>
      </w:r>
      <w:r w:rsidR="00885EAD">
        <w:t>Since the communication is established via</w:t>
      </w:r>
      <w:r w:rsidR="001B614E">
        <w:t xml:space="preserve"> IP </w:t>
      </w:r>
      <w:r w:rsidR="00885EAD">
        <w:t>network</w:t>
      </w:r>
      <w:r w:rsidR="00C120DB">
        <w:t>,</w:t>
      </w:r>
      <w:r w:rsidR="00885EAD">
        <w:t xml:space="preserve"> the task controller and the BCI can</w:t>
      </w:r>
      <w:r w:rsidR="00423635">
        <w:t xml:space="preserve"> </w:t>
      </w:r>
      <w:r w:rsidR="00415D29">
        <w:t xml:space="preserve">run </w:t>
      </w:r>
      <w:r w:rsidR="001B614E">
        <w:t>on</w:t>
      </w:r>
      <w:r w:rsidR="00423635">
        <w:t xml:space="preserve"> different computers</w:t>
      </w:r>
      <w:r w:rsidR="00885EAD">
        <w:t>.</w:t>
      </w:r>
      <w:r w:rsidR="00EE38C1">
        <w:t xml:space="preserve"> </w:t>
      </w:r>
    </w:p>
    <w:p w14:paraId="5B7F531B" w14:textId="12EB02A4" w:rsidR="00EE38C1" w:rsidRDefault="00EE38C1" w:rsidP="00140E53">
      <w:pPr>
        <w:spacing w:line="360" w:lineRule="auto"/>
      </w:pPr>
      <w:r>
        <w:t xml:space="preserve">The framework </w:t>
      </w:r>
      <w:r w:rsidR="00E554E6">
        <w:t>is</w:t>
      </w:r>
      <w:r>
        <w:t xml:space="preserve"> implemented in object</w:t>
      </w:r>
      <w:r w:rsidR="001B614E">
        <w:t>-</w:t>
      </w:r>
      <w:r w:rsidR="001F7BEE">
        <w:t>oriented</w:t>
      </w:r>
      <w:r>
        <w:t xml:space="preserve"> M</w:t>
      </w:r>
      <w:r w:rsidR="00CD6053">
        <w:t>ATLAB</w:t>
      </w:r>
      <w:r>
        <w:t xml:space="preserve"> to exploit modularity</w:t>
      </w:r>
      <w:r w:rsidR="0074179E">
        <w:t>. This</w:t>
      </w:r>
      <w:r w:rsidR="008E7034">
        <w:t xml:space="preserve"> </w:t>
      </w:r>
      <w:r w:rsidR="0074179E">
        <w:t xml:space="preserve">makes </w:t>
      </w:r>
      <w:r w:rsidR="008E7034">
        <w:t>it possible</w:t>
      </w:r>
      <w:r>
        <w:t xml:space="preserve"> </w:t>
      </w:r>
      <w:r w:rsidR="00996722">
        <w:t>to</w:t>
      </w:r>
      <w:r w:rsidR="00FC00C1">
        <w:t xml:space="preserve"> </w:t>
      </w:r>
      <w:r w:rsidR="00996722">
        <w:t>interchange</w:t>
      </w:r>
      <w:r>
        <w:t xml:space="preserve"> different decoders</w:t>
      </w:r>
      <w:r w:rsidR="00A2522D">
        <w:t xml:space="preserve"> or to </w:t>
      </w:r>
      <w:r w:rsidR="0074179E">
        <w:t xml:space="preserve">optimize decoding performance or to </w:t>
      </w:r>
      <w:r w:rsidR="00A2522D">
        <w:t>provide additional functionalities</w:t>
      </w:r>
      <w:r w:rsidR="0074179E">
        <w:t>,</w:t>
      </w:r>
      <w:r w:rsidR="00FC00C1">
        <w:t xml:space="preserve"> for example</w:t>
      </w:r>
      <w:r w:rsidR="0074179E">
        <w:t>,</w:t>
      </w:r>
      <w:r w:rsidR="00FC00C1">
        <w:t xml:space="preserve"> to perturb neural parameters for decoding</w:t>
      </w:r>
      <w:r w:rsidR="0074179E">
        <w:t xml:space="preserve"> in BCI learning experiments</w:t>
      </w:r>
      <w:r>
        <w:t>.</w:t>
      </w:r>
      <w:r w:rsidR="0016568A">
        <w:t xml:space="preserve"> </w:t>
      </w:r>
      <w:r w:rsidR="0074179E">
        <w:t>Further supporting modularity, BCImat</w:t>
      </w:r>
      <w:r w:rsidR="0016568A">
        <w:t xml:space="preserve"> can communicate </w:t>
      </w:r>
      <w:r w:rsidR="00E554E6">
        <w:t xml:space="preserve">with </w:t>
      </w:r>
      <w:r w:rsidR="0016568A">
        <w:t>other</w:t>
      </w:r>
      <w:r w:rsidR="000220B9">
        <w:t xml:space="preserve"> task controller</w:t>
      </w:r>
      <w:r w:rsidR="008E7034">
        <w:t>s</w:t>
      </w:r>
      <w:r w:rsidR="000220B9">
        <w:t xml:space="preserve"> written in any other</w:t>
      </w:r>
      <w:r w:rsidR="0016568A">
        <w:t xml:space="preserve"> program</w:t>
      </w:r>
      <w:r w:rsidR="00415D29">
        <w:t>ming</w:t>
      </w:r>
      <w:r w:rsidR="0016568A">
        <w:t xml:space="preserve"> language </w:t>
      </w:r>
      <w:r w:rsidR="000220B9">
        <w:t xml:space="preserve">provided that </w:t>
      </w:r>
      <w:r w:rsidR="0016568A">
        <w:t>VRPN</w:t>
      </w:r>
      <w:r w:rsidR="000220B9">
        <w:t xml:space="preserve"> is used</w:t>
      </w:r>
      <w:r w:rsidR="0016568A">
        <w:t xml:space="preserve"> to stream</w:t>
      </w:r>
      <w:r w:rsidR="001B614E">
        <w:t xml:space="preserve"> and read</w:t>
      </w:r>
      <w:r w:rsidR="00A2522D">
        <w:t xml:space="preserve"> information </w:t>
      </w:r>
      <w:r w:rsidR="00415D29">
        <w:t xml:space="preserve">to </w:t>
      </w:r>
      <w:r w:rsidR="0016568A">
        <w:t>and from the BCI</w:t>
      </w:r>
      <w:r w:rsidR="009C101C">
        <w:t xml:space="preserve"> framework</w:t>
      </w:r>
      <w:r w:rsidR="0016568A">
        <w:t>.</w:t>
      </w:r>
      <w:r w:rsidR="00E554E6">
        <w:t xml:space="preserve"> In addition, </w:t>
      </w:r>
      <w:r w:rsidR="0074179E">
        <w:t xml:space="preserve">BCImat </w:t>
      </w:r>
      <w:r w:rsidR="00E554E6">
        <w:t>can be interfaced with</w:t>
      </w:r>
      <w:r w:rsidR="00A3330A">
        <w:t xml:space="preserve"> any</w:t>
      </w:r>
      <w:r w:rsidR="00E554E6">
        <w:t xml:space="preserve"> other recording hardware provided that spiking activity can be streamed </w:t>
      </w:r>
      <w:r w:rsidR="00A3330A">
        <w:t>in real-time</w:t>
      </w:r>
      <w:r w:rsidR="00F5737A">
        <w:t xml:space="preserve"> and the Trial Spike Buffer format maintained.</w:t>
      </w:r>
    </w:p>
    <w:p w14:paraId="31FC5B70" w14:textId="68021E27" w:rsidR="00132384" w:rsidRDefault="00D66FEF" w:rsidP="00132384">
      <w:pPr>
        <w:spacing w:line="360" w:lineRule="auto"/>
      </w:pPr>
      <w:r>
        <w:t>To use</w:t>
      </w:r>
      <w:r w:rsidR="002C3CED">
        <w:t xml:space="preserve"> </w:t>
      </w:r>
      <w:r w:rsidR="0074179E">
        <w:t xml:space="preserve">BCImat </w:t>
      </w:r>
      <w:r w:rsidR="002C3CED">
        <w:t>without recording hardware</w:t>
      </w:r>
      <w:r w:rsidR="00AB3CDC">
        <w:t>,</w:t>
      </w:r>
      <w:r w:rsidR="00861660">
        <w:t xml:space="preserve"> </w:t>
      </w:r>
      <w:r w:rsidR="00A97414">
        <w:t>an artificial</w:t>
      </w:r>
      <w:r w:rsidR="00861660">
        <w:t xml:space="preserve"> spiking </w:t>
      </w:r>
      <w:r w:rsidR="003136F0">
        <w:t xml:space="preserve">neural </w:t>
      </w:r>
      <w:r w:rsidR="00861660">
        <w:t>network</w:t>
      </w:r>
      <w:r w:rsidR="006A12EA">
        <w:t xml:space="preserve"> </w:t>
      </w:r>
      <w:r w:rsidR="003136F0">
        <w:t xml:space="preserve">(SNN) </w:t>
      </w:r>
      <w:r w:rsidR="006A12EA">
        <w:t>is implemented</w:t>
      </w:r>
      <w:r w:rsidR="00861660">
        <w:t>.</w:t>
      </w:r>
      <w:r w:rsidR="006A12EA">
        <w:t xml:space="preserve"> The</w:t>
      </w:r>
      <w:r w:rsidR="00E554E6">
        <w:t xml:space="preserve"> task-controller </w:t>
      </w:r>
      <w:r w:rsidR="006A12EA">
        <w:t>pr</w:t>
      </w:r>
      <w:r w:rsidR="00E554E6">
        <w:t xml:space="preserve">ovided here allows </w:t>
      </w:r>
      <w:r w:rsidR="001B614E">
        <w:t>performing</w:t>
      </w:r>
      <w:r w:rsidR="00E554E6">
        <w:t xml:space="preserve"> </w:t>
      </w:r>
      <w:r w:rsidR="006A12EA">
        <w:t>a cen</w:t>
      </w:r>
      <w:r w:rsidR="00E554E6">
        <w:t>ter-out reach task with</w:t>
      </w:r>
      <w:r w:rsidR="006A12EA">
        <w:t xml:space="preserve"> </w:t>
      </w:r>
      <w:r w:rsidR="0074179E">
        <w:t xml:space="preserve">computer </w:t>
      </w:r>
      <w:r w:rsidR="006A12EA">
        <w:t xml:space="preserve">mouse movements. </w:t>
      </w:r>
      <w:r w:rsidR="004D171B">
        <w:t>W</w:t>
      </w:r>
      <w:r w:rsidR="00E554E6">
        <w:t>hile the subject perform</w:t>
      </w:r>
      <w:r>
        <w:t>s</w:t>
      </w:r>
      <w:r w:rsidR="00E554E6">
        <w:t xml:space="preserve"> the manual task, </w:t>
      </w:r>
      <w:r w:rsidR="00AB3CDC">
        <w:t xml:space="preserve">the </w:t>
      </w:r>
      <w:r w:rsidR="004D171B">
        <w:t xml:space="preserve">simulated </w:t>
      </w:r>
      <w:r w:rsidR="00861660">
        <w:t>neuron</w:t>
      </w:r>
      <w:r w:rsidR="00AB3CDC">
        <w:t xml:space="preserve">s fire </w:t>
      </w:r>
      <w:r w:rsidR="00C16265">
        <w:t>accordingly</w:t>
      </w:r>
      <w:r w:rsidR="00AB3CDC">
        <w:t xml:space="preserve"> </w:t>
      </w:r>
      <w:r w:rsidR="00C16265">
        <w:t xml:space="preserve">with a Poisson process </w:t>
      </w:r>
      <w:r w:rsidR="0074179E">
        <w:t xml:space="preserve">the </w:t>
      </w:r>
      <w:r w:rsidR="00C16265">
        <w:t xml:space="preserve">frequency </w:t>
      </w:r>
      <w:r w:rsidR="0074179E">
        <w:t xml:space="preserve">of which </w:t>
      </w:r>
      <w:r w:rsidR="00C16265">
        <w:t xml:space="preserve">is </w:t>
      </w:r>
      <w:r w:rsidR="00AB3CDC">
        <w:t xml:space="preserve">proportional to </w:t>
      </w:r>
      <w:r w:rsidR="00B8141B">
        <w:t xml:space="preserve">the </w:t>
      </w:r>
      <w:r w:rsidR="00AB3CDC">
        <w:t xml:space="preserve">cosine of the angle between the </w:t>
      </w:r>
      <w:r w:rsidR="00861660">
        <w:t>direction of movement</w:t>
      </w:r>
      <w:r w:rsidR="00A97414">
        <w:t xml:space="preserve">s </w:t>
      </w:r>
      <w:r w:rsidR="00111CCC">
        <w:t>in</w:t>
      </w:r>
      <w:r w:rsidR="00A97414">
        <w:t xml:space="preserve"> the task</w:t>
      </w:r>
      <w:r w:rsidR="00AB3CDC">
        <w:t xml:space="preserve"> and their preferred direction</w:t>
      </w:r>
      <w:r w:rsidR="003136F0">
        <w:t xml:space="preserve">. Thereby, the </w:t>
      </w:r>
      <w:r w:rsidR="00F5737A">
        <w:t>S</w:t>
      </w:r>
      <w:r w:rsidR="003136F0">
        <w:t>NN simulates neural response patterns of primate motor cortex during reaching tasks</w:t>
      </w:r>
      <w:r w:rsidR="000220B9">
        <w:t xml:space="preserve"> </w:t>
      </w:r>
      <w:r w:rsidR="000220B9">
        <w:fldChar w:fldCharType="begin"/>
      </w:r>
      <w:r w:rsidR="005D3A1A">
        <w:instrText xml:space="preserve"> ADDIN EN.CITE &lt;EndNote&gt;&lt;Cite&gt;&lt;Author&gt;Georgopoulos&lt;/Author&gt;&lt;Year&gt;1982&lt;/Year&gt;&lt;RecNum&gt;1261&lt;/RecNum&gt;&lt;DisplayText&gt;\cite{RN1261}&lt;/DisplayText&gt;&lt;record&gt;&lt;rec-number&gt;1261&lt;/rec-number&gt;&lt;foreign-keys&gt;&lt;key app="EN" db-id="zvz5pfaxaews50edsz7pvxaq9p9pvrs9tvra" timestamp="1626271238"&gt;1261&lt;/key&gt;&lt;/foreign-keys&gt;&lt;ref-type name="Journal Article"&gt;17&lt;/ref-type&gt;&lt;contributors&gt;&lt;authors&gt;&lt;author&gt;Georgopoulos, Apostolos P&lt;/author&gt;&lt;author&gt;Kalaska, John F&lt;/author&gt;&lt;author&gt;Caminiti, Roberto&lt;/author&gt;&lt;author&gt;Massey, Joe T&lt;/author&gt;&lt;/authors&gt;&lt;/contributors&gt;&lt;titles&gt;&lt;title&gt;On the relations between the direction of two-dimensional arm movements and cell discharge in primate motor cortex&lt;/title&gt;&lt;secondary-title&gt;Journal of Neuroscience&lt;/secondary-title&gt;&lt;/titles&gt;&lt;periodical&gt;&lt;full-title&gt;Journal of Neuroscience&lt;/full-title&gt;&lt;/periodical&gt;&lt;pages&gt;1527-1537&lt;/pages&gt;&lt;volume&gt;2&lt;/volume&gt;&lt;number&gt;11&lt;/number&gt;&lt;dates&gt;&lt;year&gt;1982&lt;/year&gt;&lt;/dates&gt;&lt;isbn&gt;0270-6474&lt;/isbn&gt;&lt;urls&gt;&lt;/urls&gt;&lt;/record&gt;&lt;/Cite&gt;&lt;/EndNote&gt;</w:instrText>
      </w:r>
      <w:r w:rsidR="000220B9">
        <w:fldChar w:fldCharType="separate"/>
      </w:r>
      <w:r w:rsidR="005D3A1A">
        <w:rPr>
          <w:noProof/>
        </w:rPr>
        <w:t>\cite{RN1261}</w:t>
      </w:r>
      <w:r w:rsidR="000220B9">
        <w:fldChar w:fldCharType="end"/>
      </w:r>
      <w:r w:rsidR="00AB3CDC">
        <w:t>.</w:t>
      </w:r>
      <w:r w:rsidR="00861660">
        <w:t xml:space="preserve"> </w:t>
      </w:r>
      <w:r w:rsidR="003136F0">
        <w:t>In practice, the user would first execute</w:t>
      </w:r>
      <w:r w:rsidR="00B54A6C">
        <w:t xml:space="preserve"> the </w:t>
      </w:r>
      <w:r w:rsidR="003136F0">
        <w:t xml:space="preserve">manual </w:t>
      </w:r>
      <w:r w:rsidR="00B54A6C">
        <w:t xml:space="preserve">motor task </w:t>
      </w:r>
      <w:r w:rsidR="00A97414">
        <w:t>to</w:t>
      </w:r>
      <w:r w:rsidR="002C3CED">
        <w:t xml:space="preserve"> </w:t>
      </w:r>
      <w:r w:rsidR="00B54A6C">
        <w:t>calibrate</w:t>
      </w:r>
      <w:r w:rsidR="00A97414">
        <w:t xml:space="preserve"> </w:t>
      </w:r>
      <w:r w:rsidR="003136F0">
        <w:t xml:space="preserve">the </w:t>
      </w:r>
      <w:r w:rsidR="002C3CED">
        <w:t>parameters</w:t>
      </w:r>
      <w:r w:rsidR="003136F0">
        <w:t xml:space="preserve"> of the decoding algor</w:t>
      </w:r>
      <w:r w:rsidR="00B34278">
        <w:t>i</w:t>
      </w:r>
      <w:r w:rsidR="003136F0">
        <w:t>thm</w:t>
      </w:r>
      <w:r w:rsidR="00A97414">
        <w:t>. Once</w:t>
      </w:r>
      <w:r w:rsidR="002C3CED">
        <w:t xml:space="preserve"> switching </w:t>
      </w:r>
      <w:r w:rsidR="003136F0">
        <w:t xml:space="preserve">from manual task execution </w:t>
      </w:r>
      <w:r w:rsidR="002C3CED">
        <w:t xml:space="preserve">to </w:t>
      </w:r>
      <w:r w:rsidR="003136F0">
        <w:t>“</w:t>
      </w:r>
      <w:r w:rsidR="00B54A6C">
        <w:t>BCI</w:t>
      </w:r>
      <w:r w:rsidR="002C3CED">
        <w:t xml:space="preserve"> control</w:t>
      </w:r>
      <w:r w:rsidR="003136F0">
        <w:t>”</w:t>
      </w:r>
      <w:r w:rsidR="00B54A6C">
        <w:t xml:space="preserve"> </w:t>
      </w:r>
      <w:r w:rsidR="002C3CED">
        <w:t>after</w:t>
      </w:r>
      <w:r w:rsidR="00E554E6">
        <w:t xml:space="preserve"> </w:t>
      </w:r>
      <w:r w:rsidR="00A97414">
        <w:t>calibration</w:t>
      </w:r>
      <w:r w:rsidR="006A12EA">
        <w:t>,</w:t>
      </w:r>
      <w:r w:rsidR="001F7BEE">
        <w:t xml:space="preserve"> </w:t>
      </w:r>
      <w:r w:rsidR="003136F0">
        <w:t>the decoder output, i.e., the computer cursor</w:t>
      </w:r>
      <w:r w:rsidR="00A97414">
        <w:t xml:space="preserve"> movements</w:t>
      </w:r>
      <w:r w:rsidR="003136F0">
        <w:t>,</w:t>
      </w:r>
      <w:r w:rsidR="00A97414">
        <w:t xml:space="preserve"> </w:t>
      </w:r>
      <w:r w:rsidR="003136F0">
        <w:t>determine</w:t>
      </w:r>
      <w:r w:rsidR="001B614E">
        <w:t>s</w:t>
      </w:r>
      <w:r w:rsidR="003136F0">
        <w:t xml:space="preserve"> </w:t>
      </w:r>
      <w:r w:rsidR="00A97414">
        <w:t>the n</w:t>
      </w:r>
      <w:r w:rsidR="002C3CED">
        <w:t>eurons</w:t>
      </w:r>
      <w:r w:rsidR="00E554E6">
        <w:t xml:space="preserve"> </w:t>
      </w:r>
      <w:r w:rsidR="003136F0">
        <w:t xml:space="preserve">firing pattern </w:t>
      </w:r>
      <w:r w:rsidR="000220B9">
        <w:t>depending on their own dynamic</w:t>
      </w:r>
      <w:r>
        <w:t>s</w:t>
      </w:r>
      <w:r w:rsidR="000220B9">
        <w:t xml:space="preserve"> </w:t>
      </w:r>
      <w:r w:rsidR="00111CCC">
        <w:t>(</w:t>
      </w:r>
      <w:r w:rsidR="00B54A6C">
        <w:t>cosine model</w:t>
      </w:r>
      <w:r w:rsidR="00111CCC">
        <w:t>) relative</w:t>
      </w:r>
      <w:r w:rsidR="002C3CED">
        <w:t xml:space="preserve"> to the actual movement direction</w:t>
      </w:r>
      <w:r w:rsidR="00303130">
        <w:t>.</w:t>
      </w:r>
      <w:r w:rsidR="002C3CED">
        <w:t xml:space="preserve"> </w:t>
      </w:r>
      <w:r w:rsidR="00B9263E">
        <w:t xml:space="preserve">During </w:t>
      </w:r>
      <w:r w:rsidR="006E22A2">
        <w:t>this closed-</w:t>
      </w:r>
      <w:r w:rsidR="00B9263E">
        <w:t>loop online control</w:t>
      </w:r>
      <w:r w:rsidR="00B34278">
        <w:t xml:space="preserve"> in the simulation mode</w:t>
      </w:r>
      <w:r>
        <w:t>,</w:t>
      </w:r>
      <w:r w:rsidR="00B570D6">
        <w:t xml:space="preserve"> t</w:t>
      </w:r>
      <w:r w:rsidR="00303130">
        <w:t>he</w:t>
      </w:r>
      <w:r w:rsidR="00A97414">
        <w:t xml:space="preserve"> cursor movement</w:t>
      </w:r>
      <w:r w:rsidR="00B8141B">
        <w:t>s</w:t>
      </w:r>
      <w:r w:rsidR="00B570D6">
        <w:t xml:space="preserve"> </w:t>
      </w:r>
      <w:r w:rsidR="00A97414">
        <w:t>are</w:t>
      </w:r>
      <w:r w:rsidR="00B9263E">
        <w:t xml:space="preserve"> therefore</w:t>
      </w:r>
      <w:r w:rsidR="002C3CED">
        <w:t xml:space="preserve"> controlled</w:t>
      </w:r>
      <w:r w:rsidR="00A97414">
        <w:t xml:space="preserve"> </w:t>
      </w:r>
      <w:r w:rsidR="002C3CED">
        <w:t>via the decoder</w:t>
      </w:r>
      <w:r w:rsidR="0091048D">
        <w:t xml:space="preserve"> by the </w:t>
      </w:r>
      <w:r w:rsidR="00B34278">
        <w:t>SNN</w:t>
      </w:r>
      <w:r w:rsidR="002C3CED">
        <w:t xml:space="preserve"> and no longer </w:t>
      </w:r>
      <w:r w:rsidR="00A97414">
        <w:t xml:space="preserve">by real </w:t>
      </w:r>
      <w:r w:rsidR="00B34278">
        <w:t xml:space="preserve">computer </w:t>
      </w:r>
      <w:r w:rsidR="000220B9">
        <w:t>mouse movements.</w:t>
      </w:r>
      <w:r w:rsidR="00B34278">
        <w:t xml:space="preserve"> Later, in the application mode, the subject</w:t>
      </w:r>
      <w:r w:rsidR="001B614E">
        <w:t>’</w:t>
      </w:r>
      <w:r w:rsidR="00B34278">
        <w:t>s brain activity would replace the SNN output.</w:t>
      </w:r>
      <w:r w:rsidR="00132384">
        <w:t xml:space="preserve"> The code was successfully used from extracted neural activity of </w:t>
      </w:r>
      <w:r w:rsidR="00132384">
        <w:t xml:space="preserve">rhesus </w:t>
      </w:r>
      <w:r w:rsidR="00132384">
        <w:lastRenderedPageBreak/>
        <w:t xml:space="preserve">monkeys </w:t>
      </w:r>
      <w:r w:rsidR="00132384">
        <w:t>performing a similar center-out reach as previously described in a virt</w:t>
      </w:r>
      <w:r w:rsidR="00A13663">
        <w:t>ual-</w:t>
      </w:r>
      <w:r w:rsidR="00132384">
        <w:t xml:space="preserve">reality environment </w:t>
      </w:r>
      <w:r w:rsidR="00132384">
        <w:fldChar w:fldCharType="begin"/>
      </w:r>
      <w:r w:rsidR="005D3A1A">
        <w:instrText xml:space="preserve"> ADDIN EN.CITE &lt;EndNote&gt;&lt;Cite&gt;&lt;Author&gt;Ferrea&lt;/Author&gt;&lt;Year&gt;2021&lt;/Year&gt;&lt;RecNum&gt;1049&lt;/RecNum&gt;&lt;DisplayText&gt;\cite{RN1049}&lt;/DisplayText&gt;&lt;record&gt;&lt;rec-number&gt;1049&lt;/rec-number&gt;&lt;foreign-keys&gt;&lt;key app="EN" db-id="zvz5pfaxaews50edsz7pvxaq9p9pvrs9tvra" timestamp="1617890730"&gt;1049&lt;/key&gt;&lt;/foreign-keys&gt;&lt;ref-type name="Journal Article"&gt;17&lt;/ref-type&gt;&lt;contributors&gt;&lt;authors&gt;&lt;author&gt;Ferrea, Enrico&lt;/author&gt;&lt;author&gt;Morel, Pierre&lt;/author&gt;&lt;author&gt;Franke, Joscha&lt;/author&gt;&lt;author&gt;Gail, Alexander&lt;/author&gt;&lt;/authors&gt;&lt;/contributors&gt;&lt;titles&gt;&lt;title&gt;Statistical determinants of visuomotor adaptation in a virtual reality three-dimensional environment&lt;/title&gt;&lt;secondary-title&gt;bioRxiv&lt;/secondary-title&gt;&lt;/titles&gt;&lt;periodical&gt;&lt;full-title&gt;bioRxiv&lt;/full-title&gt;&lt;/periodical&gt;&lt;dates&gt;&lt;year&gt;2021&lt;/year&gt;&lt;/dates&gt;&lt;urls&gt;&lt;/urls&gt;&lt;/record&gt;&lt;/Cite&gt;&lt;/EndNote&gt;</w:instrText>
      </w:r>
      <w:r w:rsidR="00132384">
        <w:fldChar w:fldCharType="separate"/>
      </w:r>
      <w:r w:rsidR="005D3A1A">
        <w:rPr>
          <w:noProof/>
        </w:rPr>
        <w:t>\cite{RN1049}</w:t>
      </w:r>
      <w:r w:rsidR="00132384">
        <w:fldChar w:fldCharType="end"/>
      </w:r>
      <w:r w:rsidR="00132384">
        <w:t xml:space="preserve">.  </w:t>
      </w:r>
    </w:p>
    <w:p w14:paraId="623EFD72" w14:textId="6684CA2D" w:rsidR="00E66E0A" w:rsidRDefault="00E66E0A" w:rsidP="00E66E0A">
      <w:pPr>
        <w:spacing w:line="360" w:lineRule="auto"/>
      </w:pPr>
      <w:r>
        <w:t xml:space="preserve">The implemented decoder is a Kalman-Filter for motor control BCI applications </w:t>
      </w:r>
      <w:r>
        <w:fldChar w:fldCharType="begin"/>
      </w:r>
      <w:r w:rsidR="005D3A1A">
        <w:instrText xml:space="preserve"> ADDIN EN.CITE &lt;EndNote&gt;&lt;Cite&gt;&lt;Author&gt;Wu&lt;/Author&gt;&lt;Year&gt;2006&lt;/Year&gt;&lt;RecNum&gt;1070&lt;/RecNum&gt;&lt;DisplayText&gt;\cite{RN1070}&lt;/DisplayText&gt;&lt;record&gt;&lt;rec-number&gt;1070&lt;/rec-number&gt;&lt;foreign-keys&gt;&lt;key app="EN" db-id="zvz5pfaxaews50edsz7pvxaq9p9pvrs9tvra" timestamp="1619702646"&gt;1070&lt;/key&gt;&lt;/foreign-keys&gt;&lt;ref-type name="Journal Article"&gt;17&lt;/ref-type&gt;&lt;contributors&gt;&lt;authors&gt;&lt;author&gt;Wu, Wei&lt;/author&gt;&lt;author&gt;Gao, Yun&lt;/author&gt;&lt;author&gt;Bienenstock, Elie&lt;/author&gt;&lt;author&gt;Donoghue, John P&lt;/author&gt;&lt;author&gt;Black, Michael J&lt;/author&gt;&lt;/authors&gt;&lt;/contributors&gt;&lt;titles&gt;&lt;title&gt;Bayesian population decoding of motor cortical activity using a Kalman filter&lt;/title&gt;&lt;secondary-title&gt;Neural computation&lt;/secondary-title&gt;&lt;/titles&gt;&lt;periodical&gt;&lt;full-title&gt;Neural Comput&lt;/full-title&gt;&lt;abbr-1&gt;Neural computation&lt;/abbr-1&gt;&lt;/periodical&gt;&lt;pages&gt;80-118&lt;/pages&gt;&lt;volume&gt;18&lt;/volume&gt;&lt;number&gt;1&lt;/number&gt;&lt;dates&gt;&lt;year&gt;2006&lt;/year&gt;&lt;/dates&gt;&lt;isbn&gt;0899-7667&lt;/isbn&gt;&lt;urls&gt;&lt;/urls&gt;&lt;/record&gt;&lt;/Cite&gt;&lt;/EndNote&gt;</w:instrText>
      </w:r>
      <w:r>
        <w:fldChar w:fldCharType="separate"/>
      </w:r>
      <w:r w:rsidR="005D3A1A">
        <w:rPr>
          <w:noProof/>
        </w:rPr>
        <w:t>\cite{RN1070}</w:t>
      </w:r>
      <w:r>
        <w:fldChar w:fldCharType="end"/>
      </w:r>
      <w:r>
        <w:t xml:space="preserve">.   We also implemented some important BCI features that are frequently used in the literature to provide efficient training and better decoding performance. In particular, we implemented the possibility to re-train the Kalman filter during online control </w:t>
      </w:r>
      <w:r>
        <w:fldChar w:fldCharType="begin"/>
      </w:r>
      <w:r w:rsidR="005D3A1A">
        <w:instrText xml:space="preserve"> ADDIN EN.CITE &lt;EndNote&gt;&lt;Cite&gt;&lt;Author&gt;Gilja&lt;/Author&gt;&lt;Year&gt;2012&lt;/Year&gt;&lt;RecNum&gt;1&lt;/RecNum&gt;&lt;DisplayText&gt;\cite{RN1}&lt;/DisplayText&gt;&lt;record&gt;&lt;rec-number&gt;1&lt;/rec-number&gt;&lt;foreign-keys&gt;&lt;key app="EN" db-id="zvz5pfaxaews50edsz7pvxaq9p9pvrs9tvra" timestamp="1567174720"&gt;1&lt;/key&gt;&lt;/foreign-keys&gt;&lt;ref-type name="Journal Article"&gt;17&lt;/ref-type&gt;&lt;contributors&gt;&lt;authors&gt;&lt;author&gt;Gilja, V.&lt;/author&gt;&lt;author&gt;Nuyujukian, P.&lt;/author&gt;&lt;author&gt;Chestek, C. A.&lt;/author&gt;&lt;author&gt;Cunningham, J. P.&lt;/author&gt;&lt;author&gt;Yu, B. M.&lt;/author&gt;&lt;author&gt;Fan, J. M.&lt;/author&gt;&lt;author&gt;Churchland, M. M.&lt;/author&gt;&lt;author&gt;Kaufman, M. T.&lt;/author&gt;&lt;author&gt;Kao, J. C.&lt;/author&gt;&lt;author&gt;Ryu, S. I.&lt;/author&gt;&lt;author&gt;Shenoy, K. V.&lt;/author&gt;&lt;/authors&gt;&lt;/contributors&gt;&lt;auth-address&gt;Department of Computer Science, Stanford University, Stanford, California, USA. gilja@stanford.edu&lt;/auth-address&gt;&lt;titles&gt;&lt;title&gt;A high-performance neural prosthesis enabled by control algorithm design&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752-7&lt;/pages&gt;&lt;volume&gt;15&lt;/volume&gt;&lt;number&gt;12&lt;/number&gt;&lt;keywords&gt;&lt;keyword&gt;*Algorithms&lt;/keyword&gt;&lt;keyword&gt;Animals&lt;/keyword&gt;&lt;keyword&gt;*Electrodes, Implanted&lt;/keyword&gt;&lt;keyword&gt;Macaca&lt;/keyword&gt;&lt;keyword&gt;Male&lt;/keyword&gt;&lt;keyword&gt;*Neural Prostheses&lt;/keyword&gt;&lt;keyword&gt;Photic Stimulation/methods&lt;/keyword&gt;&lt;keyword&gt;Psychomotor Performance/*physiology&lt;/keyword&gt;&lt;/keywords&gt;&lt;dates&gt;&lt;year&gt;2012&lt;/year&gt;&lt;pub-dates&gt;&lt;date&gt;Dec&lt;/date&gt;&lt;/pub-dates&gt;&lt;/dates&gt;&lt;isbn&gt;1546-1726 (Electronic)&amp;#xD;1097-6256 (Linking)&lt;/isbn&gt;&lt;accession-num&gt;23160043&lt;/accession-num&gt;&lt;urls&gt;&lt;related-urls&gt;&lt;url&gt;http://www.ncbi.nlm.nih.gov/pubmed/23160043&lt;/url&gt;&lt;/related-urls&gt;&lt;/urls&gt;&lt;custom2&gt;3638087&lt;/custom2&gt;&lt;electronic-resource-num&gt;10.1038/nn.3265&lt;/electronic-resource-num&gt;&lt;/record&gt;&lt;/Cite&gt;&lt;/EndNote&gt;</w:instrText>
      </w:r>
      <w:r>
        <w:fldChar w:fldCharType="separate"/>
      </w:r>
      <w:r w:rsidR="005D3A1A">
        <w:rPr>
          <w:noProof/>
        </w:rPr>
        <w:t>\cite{RN1}</w:t>
      </w:r>
      <w:r>
        <w:fldChar w:fldCharType="end"/>
      </w:r>
      <w:r>
        <w:t xml:space="preserve">, an assisted computer cursor control during closed-loop trials </w:t>
      </w:r>
      <w:r>
        <w:fldChar w:fldCharType="begin"/>
      </w:r>
      <w:r w:rsidR="005D3A1A">
        <w:instrText xml:space="preserve"> ADDIN EN.CITE &lt;EndNote&gt;&lt;Cite&gt;&lt;Author&gt;Collinger&lt;/Author&gt;&lt;Year&gt;2013&lt;/Year&gt;&lt;RecNum&gt;589&lt;/RecNum&gt;&lt;DisplayText&gt;\cite{RN589}&lt;/DisplayText&gt;&lt;record&gt;&lt;rec-number&gt;589&lt;/rec-number&gt;&lt;foreign-keys&gt;&lt;key app="EN" db-id="zvz5pfaxaews50edsz7pvxaq9p9pvrs9tvra" timestamp="1567608447"&gt;589&lt;/key&gt;&lt;/foreign-keys&gt;&lt;ref-type name="Journal Article"&gt;17&lt;/ref-type&gt;&lt;contributors&gt;&lt;authors&gt;&lt;author&gt;Collinger, J. L.&lt;/author&gt;&lt;author&gt;Wodlinger, B.&lt;/author&gt;&lt;author&gt;Downey, J. E.&lt;/author&gt;&lt;author&gt;Wang, W.&lt;/author&gt;&lt;author&gt;Tyler-Kabara, E. C.&lt;/author&gt;&lt;author&gt;Weber, D. J.&lt;/author&gt;&lt;author&gt;McMorland, A. J.&lt;/author&gt;&lt;author&gt;Velliste, M.&lt;/author&gt;&lt;author&gt;Boninger, M. L.&lt;/author&gt;&lt;author&gt;Schwartz, A. B.&lt;/author&gt;&lt;/authors&gt;&lt;/contributors&gt;&lt;auth-address&gt;Department of Veterans Affairs Medical Center, Pittsburgh, PA, USA.&lt;/auth-address&gt;&lt;titles&gt;&lt;title&gt;High-performance neuroprosthetic control by an individual with tetraplegia&lt;/title&gt;&lt;secondary-title&gt;Lancet&lt;/secondary-title&gt;&lt;alt-title&gt;Lancet&lt;/alt-title&gt;&lt;/titles&gt;&lt;periodical&gt;&lt;full-title&gt;Lancet&lt;/full-title&gt;&lt;abbr-1&gt;Lancet&lt;/abbr-1&gt;&lt;/periodical&gt;&lt;alt-periodical&gt;&lt;full-title&gt;Lancet&lt;/full-title&gt;&lt;abbr-1&gt;Lancet&lt;/abbr-1&gt;&lt;/alt-periodical&gt;&lt;pages&gt;557-64&lt;/pages&gt;&lt;volume&gt;381&lt;/volume&gt;&lt;number&gt;9866&lt;/number&gt;&lt;keywords&gt;&lt;keyword&gt;Arm&lt;/keyword&gt;&lt;keyword&gt;*Artificial Limbs&lt;/keyword&gt;&lt;keyword&gt;*Brain-Computer Interfaces&lt;/keyword&gt;&lt;keyword&gt;Female&lt;/keyword&gt;&lt;keyword&gt;Hand Strength&lt;/keyword&gt;&lt;keyword&gt;Humans&lt;/keyword&gt;&lt;keyword&gt;Microelectrodes&lt;/keyword&gt;&lt;keyword&gt;Middle Aged&lt;/keyword&gt;&lt;keyword&gt;Psychomotor Performance&lt;/keyword&gt;&lt;keyword&gt;Quadriplegia/*therapy&lt;/keyword&gt;&lt;/keywords&gt;&lt;dates&gt;&lt;year&gt;2013&lt;/year&gt;&lt;pub-dates&gt;&lt;date&gt;Feb 16&lt;/date&gt;&lt;/pub-dates&gt;&lt;/dates&gt;&lt;isbn&gt;1474-547X (Electronic)&amp;#xD;0140-6736 (Linking)&lt;/isbn&gt;&lt;accession-num&gt;23253623&lt;/accession-num&gt;&lt;urls&gt;&lt;related-urls&gt;&lt;url&gt;http://www.ncbi.nlm.nih.gov/pubmed/23253623&lt;/url&gt;&lt;/related-urls&gt;&lt;/urls&gt;&lt;custom2&gt;3641862&lt;/custom2&gt;&lt;electronic-resource-num&gt;10.1016/S0140-6736(12)61816-9&lt;/electronic-resource-num&gt;&lt;/record&gt;&lt;/Cite&gt;&lt;/EndNote&gt;</w:instrText>
      </w:r>
      <w:r>
        <w:fldChar w:fldCharType="separate"/>
      </w:r>
      <w:r w:rsidR="005D3A1A">
        <w:rPr>
          <w:noProof/>
        </w:rPr>
        <w:t>\cite{RN589}</w:t>
      </w:r>
      <w:r>
        <w:fldChar w:fldCharType="end"/>
      </w:r>
      <w:r>
        <w:t xml:space="preserve"> to perform calibration in absence of movements, rotation of unit preferred directions resulting in movement direction rotations </w:t>
      </w:r>
      <w:r>
        <w:fldChar w:fldCharType="begin"/>
      </w:r>
      <w:r w:rsidR="005D3A1A">
        <w:instrText xml:space="preserve"> ADDIN EN.CITE &lt;EndNote&gt;&lt;Cite&gt;&lt;Author&gt;Jarosiewicz&lt;/Author&gt;&lt;Year&gt;2008&lt;/Year&gt;&lt;RecNum&gt;849&lt;/RecNum&gt;&lt;DisplayText&gt;\cite{RN849}&lt;/DisplayText&gt;&lt;record&gt;&lt;rec-number&gt;849&lt;/rec-number&gt;&lt;foreign-keys&gt;&lt;key app="EN" db-id="zvz5pfaxaews50edsz7pvxaq9p9pvrs9tvra" timestamp="1567782168"&gt;849&lt;/key&gt;&lt;/foreign-keys&gt;&lt;ref-type name="Journal Article"&gt;17&lt;/ref-type&gt;&lt;contributors&gt;&lt;authors&gt;&lt;author&gt;Jarosiewicz, B.&lt;/author&gt;&lt;author&gt;Chase, S. M.&lt;/author&gt;&lt;author&gt;Fraser, G. W.&lt;/author&gt;&lt;author&gt;Velliste, M.&lt;/author&gt;&lt;author&gt;Kass, R. E.&lt;/author&gt;&lt;author&gt;Schwartz, A. B.&lt;/author&gt;&lt;/authors&gt;&lt;/contributors&gt;&lt;auth-address&gt;Department of Neurobiology, University of Pittsburgh, Pittsburgh, PA 15213, USA.&lt;/auth-address&gt;&lt;titles&gt;&lt;title&gt;Functional network reorganization during learning in a brain-computer interface paradigm&lt;/title&gt;&lt;secondary-title&gt;Proc Natl Acad Sci U S A&lt;/secondary-title&gt;&lt;/titles&gt;&lt;periodical&gt;&lt;full-title&gt;Proc Natl Acad Sci U S A&lt;/full-title&gt;&lt;abbr-1&gt;Proceedings of the National Academy of Sciences of the United States of America&lt;/abbr-1&gt;&lt;/periodical&gt;&lt;pages&gt;19486-91&lt;/pages&gt;&lt;volume&gt;105&lt;/volume&gt;&lt;number&gt;49&lt;/number&gt;&lt;edition&gt;2008/12/03&lt;/edition&gt;&lt;keywords&gt;&lt;keyword&gt;Algorithms&lt;/keyword&gt;&lt;keyword&gt;Animals&lt;/keyword&gt;&lt;keyword&gt;Association Learning/*physiology&lt;/keyword&gt;&lt;keyword&gt;*Electrodes, Implanted&lt;/keyword&gt;&lt;keyword&gt;Macaca mulatta&lt;/keyword&gt;&lt;keyword&gt;Male&lt;/keyword&gt;&lt;keyword&gt;Models, Neurological&lt;/keyword&gt;&lt;keyword&gt;Motor Cortex/*physiology&lt;/keyword&gt;&lt;keyword&gt;*Neural Networks (Computer)&lt;/keyword&gt;&lt;keyword&gt;Neuronal Plasticity/*physiology&lt;/keyword&gt;&lt;keyword&gt;Prostheses and Implants&lt;/keyword&gt;&lt;keyword&gt;Psychomotor Performance&lt;/keyword&gt;&lt;keyword&gt;*User-Computer Interface&lt;/keyword&gt;&lt;/keywords&gt;&lt;dates&gt;&lt;year&gt;2008&lt;/year&gt;&lt;pub-dates&gt;&lt;date&gt;Dec 9&lt;/date&gt;&lt;/pub-dates&gt;&lt;/dates&gt;&lt;isbn&gt;1091-6490 (Electronic)&amp;#xD;0027-8424 (Linking)&lt;/isbn&gt;&lt;accession-num&gt;19047633&lt;/accession-num&gt;&lt;urls&gt;&lt;related-urls&gt;&lt;url&gt;https://www.ncbi.nlm.nih.gov/pubmed/19047633&lt;/url&gt;&lt;/related-urls&gt;&lt;/urls&gt;&lt;custom2&gt;PMC2614787&lt;/custom2&gt;&lt;electronic-resource-num&gt;10.1073/pnas.0808113105&lt;/electronic-resource-num&gt;&lt;/record&gt;&lt;/Cite&gt;&lt;/EndNote&gt;</w:instrText>
      </w:r>
      <w:r>
        <w:fldChar w:fldCharType="separate"/>
      </w:r>
      <w:r w:rsidR="005D3A1A">
        <w:rPr>
          <w:noProof/>
        </w:rPr>
        <w:t>\cite{RN849}</w:t>
      </w:r>
      <w:r>
        <w:fldChar w:fldCharType="end"/>
      </w:r>
      <w:r>
        <w:t xml:space="preserve">, and the possibility to perform open-loop testing of the decoder (for review see </w:t>
      </w:r>
      <w:r>
        <w:fldChar w:fldCharType="begin"/>
      </w:r>
      <w:r w:rsidR="005D3A1A">
        <w:instrText xml:space="preserve"> ADDIN EN.CITE &lt;EndNote&gt;&lt;Cite&gt;&lt;Author&gt;Shenoy&lt;/Author&gt;&lt;Year&gt;2014&lt;/Year&gt;&lt;RecNum&gt;61&lt;/RecNum&gt;&lt;DisplayText&gt;\cite{RN61}&lt;/DisplayText&gt;&lt;record&gt;&lt;rec-number&gt;61&lt;/rec-number&gt;&lt;foreign-keys&gt;&lt;key app="EN" db-id="zvz5pfaxaews50edsz7pvxaq9p9pvrs9tvra" timestamp="1567177171"&gt;61&lt;/key&gt;&lt;/foreign-keys&gt;&lt;ref-type name="Journal Article"&gt;17&lt;/ref-type&gt;&lt;contributors&gt;&lt;authors&gt;&lt;author&gt;Shenoy, K. V.&lt;/author&gt;&lt;author&gt;Carmena, J. M.&lt;/author&gt;&lt;/authors&gt;&lt;/contributors&gt;&lt;auth-address&gt;Departments of Electrical Engineering, Bioengineering &amp;amp; Neurobiology, Stanford Neurosciences Institute and Bio-X Program, Stanford University, Stanford, California 94305, USA. Electronic address: shenoy@stanford.edu.&amp;#xD;Department of Electrical Engineering and Computer Sciences and Helen Wills Neuroscience Institute, University of California at Berkeley, Berkeley, California 94704, USA. Electronic address: jcarmena@berkeley.edu.&lt;/auth-address&gt;&lt;titles&gt;&lt;title&gt;Combining decoder design and neural adaptation in brain-machine interfaces&lt;/title&gt;&lt;secondary-title&gt;Neuron&lt;/secondary-title&gt;&lt;alt-title&gt;Neuron&lt;/alt-title&gt;&lt;/titles&gt;&lt;periodical&gt;&lt;full-title&gt;Neuron&lt;/full-title&gt;&lt;abbr-1&gt;Neuron&lt;/abbr-1&gt;&lt;/periodical&gt;&lt;alt-periodical&gt;&lt;full-title&gt;Neuron&lt;/full-title&gt;&lt;abbr-1&gt;Neuron&lt;/abbr-1&gt;&lt;/alt-periodical&gt;&lt;pages&gt;665-80&lt;/pages&gt;&lt;volume&gt;84&lt;/volume&gt;&lt;number&gt;4&lt;/number&gt;&lt;keywords&gt;&lt;keyword&gt;Brain/*physiology&lt;/keyword&gt;&lt;keyword&gt;*Brain-Computer Interfaces&lt;/keyword&gt;&lt;keyword&gt;Humans&lt;/keyword&gt;&lt;keyword&gt;Motor Cortex/physiology&lt;/keyword&gt;&lt;keyword&gt;Movement/*physiology&lt;/keyword&gt;&lt;keyword&gt;Neurons/*physiology&lt;/keyword&gt;&lt;/keywords&gt;&lt;dates&gt;&lt;year&gt;2014&lt;/year&gt;&lt;pub-dates&gt;&lt;date&gt;Nov 19&lt;/date&gt;&lt;/pub-dates&gt;&lt;/dates&gt;&lt;isbn&gt;1097-4199 (Electronic)&amp;#xD;0896-6273 (Linking)&lt;/isbn&gt;&lt;accession-num&gt;25459407&lt;/accession-num&gt;&lt;urls&gt;&lt;related-urls&gt;&lt;url&gt;http://www.ncbi.nlm.nih.gov/pubmed/25459407&lt;/url&gt;&lt;/related-urls&gt;&lt;/urls&gt;&lt;electronic-resource-num&gt;10.1016/j.neuron.2014.08.038&lt;/electronic-resource-num&gt;&lt;/record&gt;&lt;/Cite&gt;&lt;/EndNote&gt;</w:instrText>
      </w:r>
      <w:r>
        <w:fldChar w:fldCharType="separate"/>
      </w:r>
      <w:r w:rsidR="005D3A1A">
        <w:rPr>
          <w:noProof/>
        </w:rPr>
        <w:t>\cite{RN61}</w:t>
      </w:r>
      <w:r>
        <w:fldChar w:fldCharType="end"/>
      </w:r>
      <w:r w:rsidR="001B614E">
        <w:t>)</w:t>
      </w:r>
      <w:r>
        <w:t>.</w:t>
      </w:r>
    </w:p>
    <w:p w14:paraId="3FE8C801" w14:textId="77777777" w:rsidR="00885EAD" w:rsidRDefault="00885EAD" w:rsidP="00140E53">
      <w:pPr>
        <w:spacing w:line="360" w:lineRule="auto"/>
      </w:pPr>
    </w:p>
    <w:p w14:paraId="604DA50E" w14:textId="77777777" w:rsidR="002C317D" w:rsidRDefault="00E224D0" w:rsidP="00AF1765">
      <w:pPr>
        <w:spacing w:line="360" w:lineRule="auto"/>
        <w:jc w:val="center"/>
      </w:pPr>
      <w:r>
        <w:rPr>
          <w:noProof/>
        </w:rPr>
        <w:drawing>
          <wp:inline distT="0" distB="0" distL="0" distR="0" wp14:anchorId="1CA663E6" wp14:editId="4324D8A2">
            <wp:extent cx="5406093" cy="4449686"/>
            <wp:effectExtent l="0" t="0" r="444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ci_framework.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06093" cy="4449686"/>
                    </a:xfrm>
                    <a:prstGeom prst="rect">
                      <a:avLst/>
                    </a:prstGeom>
                  </pic:spPr>
                </pic:pic>
              </a:graphicData>
            </a:graphic>
          </wp:inline>
        </w:drawing>
      </w:r>
    </w:p>
    <w:p w14:paraId="1DC1E9FF" w14:textId="68154BD3" w:rsidR="00C16E31" w:rsidRDefault="00C16E31" w:rsidP="00140E53">
      <w:pPr>
        <w:spacing w:line="360" w:lineRule="auto"/>
      </w:pPr>
      <w:r>
        <w:t xml:space="preserve">Figure 1: BCI framework schematics. </w:t>
      </w:r>
      <w:r w:rsidR="007C1E0E">
        <w:t xml:space="preserve">The BCImat framework interfaces with a task controller to display movements of a cursor on a computer screen and with a neural interface </w:t>
      </w:r>
      <w:r w:rsidR="00E01D42">
        <w:t>providing</w:t>
      </w:r>
      <w:r w:rsidR="003A3C64">
        <w:t xml:space="preserve"> spiking signal to ultimately (after decoder calibration) control cursor movements.</w:t>
      </w:r>
      <w:r w:rsidR="009F5DA8">
        <w:t xml:space="preserve"> The neural signal </w:t>
      </w:r>
      <w:r w:rsidR="00E01D42">
        <w:t>fi</w:t>
      </w:r>
      <w:r w:rsidR="00B34278">
        <w:t>l</w:t>
      </w:r>
      <w:r w:rsidR="00E01D42">
        <w:t>ls</w:t>
      </w:r>
      <w:r w:rsidR="009F5DA8">
        <w:t xml:space="preserve"> an internal spike </w:t>
      </w:r>
      <w:r w:rsidR="009F5DA8">
        <w:lastRenderedPageBreak/>
        <w:t xml:space="preserve">buffer. The spike buffer can be interfaced with an artificial </w:t>
      </w:r>
      <w:r w:rsidR="00B34278">
        <w:t xml:space="preserve">spiking </w:t>
      </w:r>
      <w:r w:rsidR="009F5DA8">
        <w:t xml:space="preserve">neural network </w:t>
      </w:r>
      <w:r w:rsidR="00B34278">
        <w:t xml:space="preserve">(SNN) </w:t>
      </w:r>
      <w:r w:rsidR="009F5DA8">
        <w:t xml:space="preserve">for stand-alone </w:t>
      </w:r>
      <w:r w:rsidR="00B34278">
        <w:t>(patient</w:t>
      </w:r>
      <w:r w:rsidR="00D5429A">
        <w:t xml:space="preserve"> </w:t>
      </w:r>
      <w:r w:rsidR="00B34278">
        <w:t xml:space="preserve">independent) </w:t>
      </w:r>
      <w:r w:rsidR="009F5DA8">
        <w:t>experiments</w:t>
      </w:r>
      <w:r w:rsidR="00B34278">
        <w:t xml:space="preserve"> (simulation mode),</w:t>
      </w:r>
      <w:r w:rsidR="009F5DA8">
        <w:t xml:space="preserve"> as well as with an external </w:t>
      </w:r>
      <w:r w:rsidR="00B34278">
        <w:t xml:space="preserve">physiological </w:t>
      </w:r>
      <w:r w:rsidR="00E01D42">
        <w:t xml:space="preserve">intracortical </w:t>
      </w:r>
      <w:r w:rsidR="009F5DA8">
        <w:t xml:space="preserve">interface providing spike </w:t>
      </w:r>
      <w:r w:rsidR="00B34278">
        <w:t>data</w:t>
      </w:r>
      <w:r w:rsidR="009F5DA8">
        <w:t xml:space="preserve"> in real-time</w:t>
      </w:r>
      <w:r w:rsidR="00B34278">
        <w:t xml:space="preserve"> (application mode)</w:t>
      </w:r>
      <w:r w:rsidR="009F5DA8">
        <w:t xml:space="preserve">. Our system was tested </w:t>
      </w:r>
      <w:r w:rsidR="007F644E">
        <w:t xml:space="preserve">in application mode </w:t>
      </w:r>
      <w:r w:rsidR="009F5DA8">
        <w:t xml:space="preserve">with </w:t>
      </w:r>
      <w:r w:rsidR="00D5429A">
        <w:t>a Matlab executable (mex)</w:t>
      </w:r>
      <w:r w:rsidR="009F5DA8">
        <w:t xml:space="preserve"> code </w:t>
      </w:r>
      <w:r w:rsidR="00D5429A">
        <w:t xml:space="preserve">to stream online spikes recorded with a </w:t>
      </w:r>
      <w:r w:rsidR="009F5DA8">
        <w:t>Cereplex system</w:t>
      </w:r>
      <w:r w:rsidR="00E01D42">
        <w:t xml:space="preserve"> </w:t>
      </w:r>
      <w:r w:rsidR="00E01D42" w:rsidRPr="00E01D42">
        <w:t>(Blackrock, Salt Lake City, USA)</w:t>
      </w:r>
      <w:r w:rsidR="006F1BC0">
        <w:t>.</w:t>
      </w:r>
      <w:r w:rsidR="00E01D42">
        <w:t xml:space="preserve"> </w:t>
      </w:r>
      <w:r w:rsidR="003A3C64">
        <w:t>Task contro</w:t>
      </w:r>
      <w:r w:rsidR="00E01D42">
        <w:t>ller and BCI framework exchange</w:t>
      </w:r>
      <w:r w:rsidR="003A3C64">
        <w:t xml:space="preserve"> messages</w:t>
      </w:r>
      <w:r w:rsidR="009F5DA8">
        <w:t>, cursor</w:t>
      </w:r>
      <w:r w:rsidR="003A3C64">
        <w:t xml:space="preserve"> position or velocities data via VRPN</w:t>
      </w:r>
      <w:r w:rsidR="009F5DA8">
        <w:t xml:space="preserve"> clients and servers</w:t>
      </w:r>
      <w:r w:rsidR="003A3C64">
        <w:t>. Insid</w:t>
      </w:r>
      <w:r w:rsidR="009F5DA8">
        <w:t>e the BCI framework</w:t>
      </w:r>
      <w:r w:rsidR="00B1371A">
        <w:t>,</w:t>
      </w:r>
      <w:r w:rsidR="009F5DA8">
        <w:t xml:space="preserve"> the </w:t>
      </w:r>
      <w:r w:rsidR="00B1371A">
        <w:t xml:space="preserve">cursor </w:t>
      </w:r>
      <w:r w:rsidR="009F5DA8">
        <w:t>velocities</w:t>
      </w:r>
      <w:r w:rsidR="003A3C64">
        <w:t xml:space="preserve"> are used to calibrate the decoder by regressing them with </w:t>
      </w:r>
      <w:r w:rsidR="009F5DA8">
        <w:t>simultaneously recorded</w:t>
      </w:r>
      <w:r w:rsidR="003A3C64">
        <w:t xml:space="preserve"> neural activity.  </w:t>
      </w:r>
      <w:r w:rsidR="009F5DA8">
        <w:t>A task state parser is used internally to the framework to handle received messages from the BCI. It can be expanded to handle any type of message. Here for example movement stage information and position of the target are handled</w:t>
      </w:r>
      <w:r w:rsidR="007F644E">
        <w:t xml:space="preserve"> as well as to clear the spike buffer regularly to avoid excessive memory overload</w:t>
      </w:r>
      <w:r w:rsidR="009F5DA8">
        <w:t>.</w:t>
      </w:r>
    </w:p>
    <w:p w14:paraId="333AA24C" w14:textId="77777777" w:rsidR="00C16E31" w:rsidRDefault="00C16E31" w:rsidP="00140E53">
      <w:pPr>
        <w:spacing w:line="360" w:lineRule="auto"/>
      </w:pPr>
    </w:p>
    <w:p w14:paraId="745F8CFB" w14:textId="77777777" w:rsidR="005D3A1A" w:rsidRPr="005D3A1A" w:rsidRDefault="002C317D" w:rsidP="005D3A1A">
      <w:pPr>
        <w:pStyle w:val="EndNoteBibliography"/>
      </w:pPr>
      <w:r>
        <w:fldChar w:fldCharType="begin"/>
      </w:r>
      <w:r>
        <w:instrText xml:space="preserve"> ADDIN EN.REFLIST </w:instrText>
      </w:r>
      <w:r>
        <w:fldChar w:fldCharType="separate"/>
      </w:r>
      <w:r w:rsidR="005D3A1A" w:rsidRPr="005D3A1A">
        <w:t>@article{RN572,</w:t>
      </w:r>
    </w:p>
    <w:p w14:paraId="5DD45536" w14:textId="77777777" w:rsidR="005D3A1A" w:rsidRPr="005D3A1A" w:rsidRDefault="005D3A1A" w:rsidP="005D3A1A">
      <w:pPr>
        <w:pStyle w:val="EndNoteBibliography"/>
      </w:pPr>
      <w:r w:rsidRPr="005D3A1A">
        <w:t xml:space="preserve">   author = {Aflalo, T. and Kellis, S. and Klaes, C. and Lee, B. and Shi, Y. and Pejsa, K. and Shanfield, K. and Hayes-Jackson, S. and Aisen, M. and Heck, C. and Liu, C. and Andersen, R. A.},</w:t>
      </w:r>
    </w:p>
    <w:p w14:paraId="6ADB5920" w14:textId="77777777" w:rsidR="005D3A1A" w:rsidRPr="005D3A1A" w:rsidRDefault="005D3A1A" w:rsidP="005D3A1A">
      <w:pPr>
        <w:pStyle w:val="EndNoteBibliography"/>
      </w:pPr>
      <w:r w:rsidRPr="005D3A1A">
        <w:t xml:space="preserve">   title = {Neurophysiology. Decoding motor imagery from the posterior parietal cortex of a tetraplegic human},</w:t>
      </w:r>
    </w:p>
    <w:p w14:paraId="4F381EDA" w14:textId="77777777" w:rsidR="005D3A1A" w:rsidRPr="005D3A1A" w:rsidRDefault="005D3A1A" w:rsidP="005D3A1A">
      <w:pPr>
        <w:pStyle w:val="EndNoteBibliography"/>
      </w:pPr>
      <w:r w:rsidRPr="005D3A1A">
        <w:t xml:space="preserve">   journal = {Science},</w:t>
      </w:r>
    </w:p>
    <w:p w14:paraId="4242AAA5" w14:textId="77777777" w:rsidR="005D3A1A" w:rsidRPr="005D3A1A" w:rsidRDefault="005D3A1A" w:rsidP="005D3A1A">
      <w:pPr>
        <w:pStyle w:val="EndNoteBibliography"/>
      </w:pPr>
      <w:r w:rsidRPr="005D3A1A">
        <w:t xml:space="preserve">   volume = {348},</w:t>
      </w:r>
    </w:p>
    <w:p w14:paraId="1F712BD9" w14:textId="77777777" w:rsidR="005D3A1A" w:rsidRPr="005D3A1A" w:rsidRDefault="005D3A1A" w:rsidP="005D3A1A">
      <w:pPr>
        <w:pStyle w:val="EndNoteBibliography"/>
      </w:pPr>
      <w:r w:rsidRPr="005D3A1A">
        <w:t xml:space="preserve">   number = {6237},</w:t>
      </w:r>
    </w:p>
    <w:p w14:paraId="04D6E7B3" w14:textId="77777777" w:rsidR="005D3A1A" w:rsidRPr="005D3A1A" w:rsidRDefault="005D3A1A" w:rsidP="005D3A1A">
      <w:pPr>
        <w:pStyle w:val="EndNoteBibliography"/>
      </w:pPr>
      <w:r w:rsidRPr="005D3A1A">
        <w:t xml:space="preserve">   pages = {906-10},</w:t>
      </w:r>
    </w:p>
    <w:p w14:paraId="24A6338A" w14:textId="77777777" w:rsidR="005D3A1A" w:rsidRPr="005D3A1A" w:rsidRDefault="005D3A1A" w:rsidP="005D3A1A">
      <w:pPr>
        <w:pStyle w:val="EndNoteBibliography"/>
      </w:pPr>
      <w:r w:rsidRPr="005D3A1A">
        <w:t xml:space="preserve">   ISSN = {1095-9203 (Electronic)</w:t>
      </w:r>
    </w:p>
    <w:p w14:paraId="71BE3B1E" w14:textId="77777777" w:rsidR="005D3A1A" w:rsidRPr="005D3A1A" w:rsidRDefault="005D3A1A" w:rsidP="005D3A1A">
      <w:pPr>
        <w:pStyle w:val="EndNoteBibliography"/>
      </w:pPr>
      <w:r w:rsidRPr="005D3A1A">
        <w:t>0036-8075 (Linking)},</w:t>
      </w:r>
    </w:p>
    <w:p w14:paraId="4C14C581" w14:textId="77777777" w:rsidR="005D3A1A" w:rsidRPr="005D3A1A" w:rsidRDefault="005D3A1A" w:rsidP="005D3A1A">
      <w:pPr>
        <w:pStyle w:val="EndNoteBibliography"/>
      </w:pPr>
      <w:r w:rsidRPr="005D3A1A">
        <w:t xml:space="preserve">   DOI = {10.1126/science.aaa5417},</w:t>
      </w:r>
    </w:p>
    <w:p w14:paraId="639F4EC1" w14:textId="65B64074" w:rsidR="005D3A1A" w:rsidRPr="005D3A1A" w:rsidRDefault="005D3A1A" w:rsidP="005D3A1A">
      <w:pPr>
        <w:pStyle w:val="EndNoteBibliography"/>
      </w:pPr>
      <w:r w:rsidRPr="005D3A1A">
        <w:t xml:space="preserve">   url = {</w:t>
      </w:r>
      <w:hyperlink r:id="rId7" w:history="1">
        <w:r w:rsidRPr="005D3A1A">
          <w:rPr>
            <w:rStyle w:val="Hyperlink"/>
          </w:rPr>
          <w:t>http://www.ncbi.nlm.nih.gov/pubmed/25999506</w:t>
        </w:r>
      </w:hyperlink>
      <w:r w:rsidRPr="005D3A1A">
        <w:t>},</w:t>
      </w:r>
    </w:p>
    <w:p w14:paraId="36488EA7" w14:textId="77777777" w:rsidR="005D3A1A" w:rsidRPr="005D3A1A" w:rsidRDefault="005D3A1A" w:rsidP="005D3A1A">
      <w:pPr>
        <w:pStyle w:val="EndNoteBibliography"/>
      </w:pPr>
      <w:r w:rsidRPr="005D3A1A">
        <w:t xml:space="preserve">   year = {2015},</w:t>
      </w:r>
    </w:p>
    <w:p w14:paraId="3A1B1D73" w14:textId="77777777" w:rsidR="005D3A1A" w:rsidRPr="005D3A1A" w:rsidRDefault="005D3A1A" w:rsidP="005D3A1A">
      <w:pPr>
        <w:pStyle w:val="EndNoteBibliography"/>
      </w:pPr>
      <w:r w:rsidRPr="005D3A1A">
        <w:t xml:space="preserve">   type = {Journal Article}</w:t>
      </w:r>
    </w:p>
    <w:p w14:paraId="31D4B13A" w14:textId="77777777" w:rsidR="005D3A1A" w:rsidRPr="005D3A1A" w:rsidRDefault="005D3A1A" w:rsidP="005D3A1A">
      <w:pPr>
        <w:pStyle w:val="EndNoteBibliography"/>
      </w:pPr>
      <w:r w:rsidRPr="005D3A1A">
        <w:t>}</w:t>
      </w:r>
    </w:p>
    <w:p w14:paraId="5AA951A0" w14:textId="77777777" w:rsidR="005D3A1A" w:rsidRPr="005D3A1A" w:rsidRDefault="005D3A1A" w:rsidP="005D3A1A">
      <w:pPr>
        <w:pStyle w:val="EndNoteBibliography"/>
        <w:spacing w:after="0"/>
      </w:pPr>
    </w:p>
    <w:p w14:paraId="0F234413" w14:textId="77777777" w:rsidR="005D3A1A" w:rsidRPr="005D3A1A" w:rsidRDefault="005D3A1A" w:rsidP="005D3A1A">
      <w:pPr>
        <w:pStyle w:val="EndNoteBibliography"/>
      </w:pPr>
      <w:r w:rsidRPr="005D3A1A">
        <w:t>@article{RN1272,</w:t>
      </w:r>
    </w:p>
    <w:p w14:paraId="097A74CD" w14:textId="77777777" w:rsidR="005D3A1A" w:rsidRPr="005D3A1A" w:rsidRDefault="005D3A1A" w:rsidP="005D3A1A">
      <w:pPr>
        <w:pStyle w:val="EndNoteBibliography"/>
      </w:pPr>
      <w:r w:rsidRPr="005D3A1A">
        <w:lastRenderedPageBreak/>
        <w:t xml:space="preserve">   author = {Ajiboye, A. B. and Willett, F. R. and Young, D. R. and Memberg, W. D. and Murphy, B. A. and Miller, J. P. and Walter, B. L. and Sweet, J. A. and Hoyen, H. A. and Keith, M. W. and Peckham, P. H. and Simeral, J. D. and Donoghue, J. P. and Hochberg, L. R. and Kirsch, R. F.},</w:t>
      </w:r>
    </w:p>
    <w:p w14:paraId="4FE73E5D" w14:textId="77777777" w:rsidR="005D3A1A" w:rsidRPr="005D3A1A" w:rsidRDefault="005D3A1A" w:rsidP="005D3A1A">
      <w:pPr>
        <w:pStyle w:val="EndNoteBibliography"/>
      </w:pPr>
      <w:r w:rsidRPr="005D3A1A">
        <w:t xml:space="preserve">   title = {Restoration of reaching and grasping movements through brain-controlled muscle stimulation in a person with tetraplegia: a proof-of-concept demonstration},</w:t>
      </w:r>
    </w:p>
    <w:p w14:paraId="2533BCFD" w14:textId="77777777" w:rsidR="005D3A1A" w:rsidRPr="005D3A1A" w:rsidRDefault="005D3A1A" w:rsidP="005D3A1A">
      <w:pPr>
        <w:pStyle w:val="EndNoteBibliography"/>
      </w:pPr>
      <w:r w:rsidRPr="005D3A1A">
        <w:t xml:space="preserve">   journal = {Lancet},</w:t>
      </w:r>
    </w:p>
    <w:p w14:paraId="2E002C91" w14:textId="77777777" w:rsidR="005D3A1A" w:rsidRPr="005D3A1A" w:rsidRDefault="005D3A1A" w:rsidP="005D3A1A">
      <w:pPr>
        <w:pStyle w:val="EndNoteBibliography"/>
      </w:pPr>
      <w:r w:rsidRPr="005D3A1A">
        <w:t xml:space="preserve">   volume = {389},</w:t>
      </w:r>
    </w:p>
    <w:p w14:paraId="2786D4D2" w14:textId="77777777" w:rsidR="005D3A1A" w:rsidRPr="005D3A1A" w:rsidRDefault="005D3A1A" w:rsidP="005D3A1A">
      <w:pPr>
        <w:pStyle w:val="EndNoteBibliography"/>
      </w:pPr>
      <w:r w:rsidRPr="005D3A1A">
        <w:t xml:space="preserve">   number = {10081},</w:t>
      </w:r>
    </w:p>
    <w:p w14:paraId="4CF48A74" w14:textId="77777777" w:rsidR="005D3A1A" w:rsidRPr="005D3A1A" w:rsidRDefault="005D3A1A" w:rsidP="005D3A1A">
      <w:pPr>
        <w:pStyle w:val="EndNoteBibliography"/>
      </w:pPr>
      <w:r w:rsidRPr="005D3A1A">
        <w:t xml:space="preserve">   pages = {1821-1830},</w:t>
      </w:r>
    </w:p>
    <w:p w14:paraId="5F872432" w14:textId="77777777" w:rsidR="005D3A1A" w:rsidRPr="005D3A1A" w:rsidRDefault="005D3A1A" w:rsidP="005D3A1A">
      <w:pPr>
        <w:pStyle w:val="EndNoteBibliography"/>
      </w:pPr>
      <w:r w:rsidRPr="005D3A1A">
        <w:t xml:space="preserve">   ISSN = {1474-547X (Electronic)</w:t>
      </w:r>
    </w:p>
    <w:p w14:paraId="1CFBC853" w14:textId="77777777" w:rsidR="005D3A1A" w:rsidRPr="005D3A1A" w:rsidRDefault="005D3A1A" w:rsidP="005D3A1A">
      <w:pPr>
        <w:pStyle w:val="EndNoteBibliography"/>
      </w:pPr>
      <w:r w:rsidRPr="005D3A1A">
        <w:t>0140-6736 (Linking)},</w:t>
      </w:r>
    </w:p>
    <w:p w14:paraId="0EB90428" w14:textId="77777777" w:rsidR="005D3A1A" w:rsidRPr="005D3A1A" w:rsidRDefault="005D3A1A" w:rsidP="005D3A1A">
      <w:pPr>
        <w:pStyle w:val="EndNoteBibliography"/>
      </w:pPr>
      <w:r w:rsidRPr="005D3A1A">
        <w:t xml:space="preserve">   DOI = {10.1016/S0140-6736(17)30601-3},</w:t>
      </w:r>
    </w:p>
    <w:p w14:paraId="6BDF90EB" w14:textId="69F0E564" w:rsidR="005D3A1A" w:rsidRPr="005D3A1A" w:rsidRDefault="005D3A1A" w:rsidP="005D3A1A">
      <w:pPr>
        <w:pStyle w:val="EndNoteBibliography"/>
      </w:pPr>
      <w:r w:rsidRPr="005D3A1A">
        <w:t xml:space="preserve">   url = {</w:t>
      </w:r>
      <w:hyperlink r:id="rId8" w:history="1">
        <w:r w:rsidRPr="005D3A1A">
          <w:rPr>
            <w:rStyle w:val="Hyperlink"/>
          </w:rPr>
          <w:t>https://www.ncbi.nlm.nih.gov/pubmed/28363483</w:t>
        </w:r>
      </w:hyperlink>
      <w:r w:rsidRPr="005D3A1A">
        <w:t>},</w:t>
      </w:r>
    </w:p>
    <w:p w14:paraId="533E8902" w14:textId="77777777" w:rsidR="005D3A1A" w:rsidRPr="005D3A1A" w:rsidRDefault="005D3A1A" w:rsidP="005D3A1A">
      <w:pPr>
        <w:pStyle w:val="EndNoteBibliography"/>
      </w:pPr>
      <w:r w:rsidRPr="005D3A1A">
        <w:t xml:space="preserve">   year = {2017},</w:t>
      </w:r>
    </w:p>
    <w:p w14:paraId="22AED59F" w14:textId="77777777" w:rsidR="005D3A1A" w:rsidRPr="005D3A1A" w:rsidRDefault="005D3A1A" w:rsidP="005D3A1A">
      <w:pPr>
        <w:pStyle w:val="EndNoteBibliography"/>
      </w:pPr>
      <w:r w:rsidRPr="005D3A1A">
        <w:t xml:space="preserve">   type = {Journal Article}</w:t>
      </w:r>
    </w:p>
    <w:p w14:paraId="2254BF80" w14:textId="77777777" w:rsidR="005D3A1A" w:rsidRPr="005D3A1A" w:rsidRDefault="005D3A1A" w:rsidP="005D3A1A">
      <w:pPr>
        <w:pStyle w:val="EndNoteBibliography"/>
      </w:pPr>
      <w:r w:rsidRPr="005D3A1A">
        <w:t>}</w:t>
      </w:r>
    </w:p>
    <w:p w14:paraId="38F06E87" w14:textId="77777777" w:rsidR="005D3A1A" w:rsidRPr="005D3A1A" w:rsidRDefault="005D3A1A" w:rsidP="005D3A1A">
      <w:pPr>
        <w:pStyle w:val="EndNoteBibliography"/>
        <w:spacing w:after="0"/>
      </w:pPr>
    </w:p>
    <w:p w14:paraId="23A0BA62" w14:textId="77777777" w:rsidR="005D3A1A" w:rsidRPr="005D3A1A" w:rsidRDefault="005D3A1A" w:rsidP="005D3A1A">
      <w:pPr>
        <w:pStyle w:val="EndNoteBibliography"/>
      </w:pPr>
      <w:r w:rsidRPr="005D3A1A">
        <w:t>@article{RN589,</w:t>
      </w:r>
    </w:p>
    <w:p w14:paraId="3D12F557" w14:textId="77777777" w:rsidR="005D3A1A" w:rsidRPr="005D3A1A" w:rsidRDefault="005D3A1A" w:rsidP="005D3A1A">
      <w:pPr>
        <w:pStyle w:val="EndNoteBibliography"/>
      </w:pPr>
      <w:r w:rsidRPr="005D3A1A">
        <w:t xml:space="preserve">   author = {Collinger, J. L. and Wodlinger, B. and Downey, J. E. and Wang, W. and Tyler-Kabara, E. C. and Weber, D. J. and McMorland, A. J. and Velliste, M. and Boninger, M. L. and Schwartz, A. B.},</w:t>
      </w:r>
    </w:p>
    <w:p w14:paraId="0AA9E7B1" w14:textId="77777777" w:rsidR="005D3A1A" w:rsidRPr="005D3A1A" w:rsidRDefault="005D3A1A" w:rsidP="005D3A1A">
      <w:pPr>
        <w:pStyle w:val="EndNoteBibliography"/>
      </w:pPr>
      <w:r w:rsidRPr="005D3A1A">
        <w:t xml:space="preserve">   title = {High-performance neuroprosthetic control by an individual with tetraplegia},</w:t>
      </w:r>
    </w:p>
    <w:p w14:paraId="7219C03D" w14:textId="77777777" w:rsidR="005D3A1A" w:rsidRPr="005D3A1A" w:rsidRDefault="005D3A1A" w:rsidP="005D3A1A">
      <w:pPr>
        <w:pStyle w:val="EndNoteBibliography"/>
      </w:pPr>
      <w:r w:rsidRPr="005D3A1A">
        <w:t xml:space="preserve">   journal = {Lancet},</w:t>
      </w:r>
    </w:p>
    <w:p w14:paraId="13AC5E96" w14:textId="77777777" w:rsidR="005D3A1A" w:rsidRPr="005D3A1A" w:rsidRDefault="005D3A1A" w:rsidP="005D3A1A">
      <w:pPr>
        <w:pStyle w:val="EndNoteBibliography"/>
      </w:pPr>
      <w:r w:rsidRPr="005D3A1A">
        <w:t xml:space="preserve">   volume = {381},</w:t>
      </w:r>
    </w:p>
    <w:p w14:paraId="0959D51E" w14:textId="77777777" w:rsidR="005D3A1A" w:rsidRPr="005D3A1A" w:rsidRDefault="005D3A1A" w:rsidP="005D3A1A">
      <w:pPr>
        <w:pStyle w:val="EndNoteBibliography"/>
      </w:pPr>
      <w:r w:rsidRPr="005D3A1A">
        <w:t xml:space="preserve">   number = {9866},</w:t>
      </w:r>
    </w:p>
    <w:p w14:paraId="12F43706" w14:textId="77777777" w:rsidR="005D3A1A" w:rsidRPr="005D3A1A" w:rsidRDefault="005D3A1A" w:rsidP="005D3A1A">
      <w:pPr>
        <w:pStyle w:val="EndNoteBibliography"/>
      </w:pPr>
      <w:r w:rsidRPr="005D3A1A">
        <w:t xml:space="preserve">   pages = {557-64},</w:t>
      </w:r>
    </w:p>
    <w:p w14:paraId="2C771393" w14:textId="77777777" w:rsidR="005D3A1A" w:rsidRPr="005D3A1A" w:rsidRDefault="005D3A1A" w:rsidP="005D3A1A">
      <w:pPr>
        <w:pStyle w:val="EndNoteBibliography"/>
      </w:pPr>
      <w:r w:rsidRPr="005D3A1A">
        <w:t xml:space="preserve">   ISSN = {1474-547X (Electronic)</w:t>
      </w:r>
    </w:p>
    <w:p w14:paraId="20570A9B" w14:textId="77777777" w:rsidR="005D3A1A" w:rsidRPr="005D3A1A" w:rsidRDefault="005D3A1A" w:rsidP="005D3A1A">
      <w:pPr>
        <w:pStyle w:val="EndNoteBibliography"/>
      </w:pPr>
      <w:r w:rsidRPr="005D3A1A">
        <w:t>0140-6736 (Linking)},</w:t>
      </w:r>
    </w:p>
    <w:p w14:paraId="6E436875" w14:textId="77777777" w:rsidR="005D3A1A" w:rsidRPr="005D3A1A" w:rsidRDefault="005D3A1A" w:rsidP="005D3A1A">
      <w:pPr>
        <w:pStyle w:val="EndNoteBibliography"/>
      </w:pPr>
      <w:r w:rsidRPr="005D3A1A">
        <w:t xml:space="preserve">   DOI = {10.1016/S0140-6736(12)61816-9},</w:t>
      </w:r>
    </w:p>
    <w:p w14:paraId="6AED8F77" w14:textId="1585426A" w:rsidR="005D3A1A" w:rsidRPr="005D3A1A" w:rsidRDefault="005D3A1A" w:rsidP="005D3A1A">
      <w:pPr>
        <w:pStyle w:val="EndNoteBibliography"/>
      </w:pPr>
      <w:r w:rsidRPr="005D3A1A">
        <w:t xml:space="preserve">   url = {</w:t>
      </w:r>
      <w:hyperlink r:id="rId9" w:history="1">
        <w:r w:rsidRPr="005D3A1A">
          <w:rPr>
            <w:rStyle w:val="Hyperlink"/>
          </w:rPr>
          <w:t>http://www.ncbi.nlm.nih.gov/pubmed/23253623</w:t>
        </w:r>
      </w:hyperlink>
      <w:r w:rsidRPr="005D3A1A">
        <w:t>},</w:t>
      </w:r>
    </w:p>
    <w:p w14:paraId="0FB6CB48" w14:textId="77777777" w:rsidR="005D3A1A" w:rsidRPr="005D3A1A" w:rsidRDefault="005D3A1A" w:rsidP="005D3A1A">
      <w:pPr>
        <w:pStyle w:val="EndNoteBibliography"/>
      </w:pPr>
      <w:r w:rsidRPr="005D3A1A">
        <w:t xml:space="preserve">   year = {2013},</w:t>
      </w:r>
    </w:p>
    <w:p w14:paraId="2E2A09D4" w14:textId="77777777" w:rsidR="005D3A1A" w:rsidRPr="005D3A1A" w:rsidRDefault="005D3A1A" w:rsidP="005D3A1A">
      <w:pPr>
        <w:pStyle w:val="EndNoteBibliography"/>
      </w:pPr>
      <w:r w:rsidRPr="005D3A1A">
        <w:t xml:space="preserve">   type = {Journal Article}</w:t>
      </w:r>
    </w:p>
    <w:p w14:paraId="15020253" w14:textId="77777777" w:rsidR="005D3A1A" w:rsidRPr="005D3A1A" w:rsidRDefault="005D3A1A" w:rsidP="005D3A1A">
      <w:pPr>
        <w:pStyle w:val="EndNoteBibliography"/>
      </w:pPr>
      <w:r w:rsidRPr="005D3A1A">
        <w:t>}</w:t>
      </w:r>
    </w:p>
    <w:p w14:paraId="282FA806" w14:textId="77777777" w:rsidR="005D3A1A" w:rsidRPr="005D3A1A" w:rsidRDefault="005D3A1A" w:rsidP="005D3A1A">
      <w:pPr>
        <w:pStyle w:val="EndNoteBibliography"/>
        <w:spacing w:after="0"/>
      </w:pPr>
    </w:p>
    <w:p w14:paraId="08C3B5C2" w14:textId="77777777" w:rsidR="005D3A1A" w:rsidRPr="005D3A1A" w:rsidRDefault="005D3A1A" w:rsidP="005D3A1A">
      <w:pPr>
        <w:pStyle w:val="EndNoteBibliography"/>
      </w:pPr>
      <w:r w:rsidRPr="005D3A1A">
        <w:t>@article{RN1049,</w:t>
      </w:r>
    </w:p>
    <w:p w14:paraId="0CA693D5" w14:textId="77777777" w:rsidR="005D3A1A" w:rsidRPr="005D3A1A" w:rsidRDefault="005D3A1A" w:rsidP="005D3A1A">
      <w:pPr>
        <w:pStyle w:val="EndNoteBibliography"/>
      </w:pPr>
      <w:r w:rsidRPr="005D3A1A">
        <w:t xml:space="preserve">   author = {Ferrea, Enrico and Morel, Pierre and Franke, Joscha and Gail, Alexander},</w:t>
      </w:r>
    </w:p>
    <w:p w14:paraId="2FC2D8C2" w14:textId="77777777" w:rsidR="005D3A1A" w:rsidRPr="005D3A1A" w:rsidRDefault="005D3A1A" w:rsidP="005D3A1A">
      <w:pPr>
        <w:pStyle w:val="EndNoteBibliography"/>
      </w:pPr>
      <w:r w:rsidRPr="005D3A1A">
        <w:t xml:space="preserve">   title = {Statistical determinants of visuomotor adaptation in a virtual reality three-dimensional environment},</w:t>
      </w:r>
    </w:p>
    <w:p w14:paraId="325F59A7" w14:textId="77777777" w:rsidR="005D3A1A" w:rsidRPr="005D3A1A" w:rsidRDefault="005D3A1A" w:rsidP="005D3A1A">
      <w:pPr>
        <w:pStyle w:val="EndNoteBibliography"/>
      </w:pPr>
      <w:r w:rsidRPr="005D3A1A">
        <w:t xml:space="preserve">   journal = {bioRxiv},</w:t>
      </w:r>
    </w:p>
    <w:p w14:paraId="6E335F3A" w14:textId="77777777" w:rsidR="005D3A1A" w:rsidRPr="005D3A1A" w:rsidRDefault="005D3A1A" w:rsidP="005D3A1A">
      <w:pPr>
        <w:pStyle w:val="EndNoteBibliography"/>
      </w:pPr>
      <w:r w:rsidRPr="005D3A1A">
        <w:t xml:space="preserve">   year = {2021},</w:t>
      </w:r>
    </w:p>
    <w:p w14:paraId="7B2ADC0A" w14:textId="77777777" w:rsidR="005D3A1A" w:rsidRPr="005D3A1A" w:rsidRDefault="005D3A1A" w:rsidP="005D3A1A">
      <w:pPr>
        <w:pStyle w:val="EndNoteBibliography"/>
      </w:pPr>
      <w:r w:rsidRPr="005D3A1A">
        <w:t xml:space="preserve">   type = {Journal Article}</w:t>
      </w:r>
    </w:p>
    <w:p w14:paraId="14075AF0" w14:textId="77777777" w:rsidR="005D3A1A" w:rsidRPr="005D3A1A" w:rsidRDefault="005D3A1A" w:rsidP="005D3A1A">
      <w:pPr>
        <w:pStyle w:val="EndNoteBibliography"/>
      </w:pPr>
      <w:r w:rsidRPr="005D3A1A">
        <w:t>}</w:t>
      </w:r>
    </w:p>
    <w:p w14:paraId="025BD687" w14:textId="77777777" w:rsidR="005D3A1A" w:rsidRPr="005D3A1A" w:rsidRDefault="005D3A1A" w:rsidP="005D3A1A">
      <w:pPr>
        <w:pStyle w:val="EndNoteBibliography"/>
        <w:spacing w:after="0"/>
      </w:pPr>
    </w:p>
    <w:p w14:paraId="2BE2EC37" w14:textId="77777777" w:rsidR="005D3A1A" w:rsidRPr="005D3A1A" w:rsidRDefault="005D3A1A" w:rsidP="005D3A1A">
      <w:pPr>
        <w:pStyle w:val="EndNoteBibliography"/>
      </w:pPr>
      <w:r w:rsidRPr="005D3A1A">
        <w:t>@article{RN1261,</w:t>
      </w:r>
    </w:p>
    <w:p w14:paraId="0C9349BC" w14:textId="77777777" w:rsidR="005D3A1A" w:rsidRPr="005D3A1A" w:rsidRDefault="005D3A1A" w:rsidP="005D3A1A">
      <w:pPr>
        <w:pStyle w:val="EndNoteBibliography"/>
      </w:pPr>
      <w:r w:rsidRPr="005D3A1A">
        <w:t xml:space="preserve">   author = {Georgopoulos, Apostolos P and Kalaska, John F and Caminiti, Roberto and Massey, Joe T},</w:t>
      </w:r>
    </w:p>
    <w:p w14:paraId="1E47CA5D" w14:textId="77777777" w:rsidR="005D3A1A" w:rsidRPr="005D3A1A" w:rsidRDefault="005D3A1A" w:rsidP="005D3A1A">
      <w:pPr>
        <w:pStyle w:val="EndNoteBibliography"/>
      </w:pPr>
      <w:r w:rsidRPr="005D3A1A">
        <w:t xml:space="preserve">   title = {On the relations between the direction of two-dimensional arm movements and cell discharge in primate motor cortex},</w:t>
      </w:r>
    </w:p>
    <w:p w14:paraId="644D6ED2" w14:textId="77777777" w:rsidR="005D3A1A" w:rsidRPr="005D3A1A" w:rsidRDefault="005D3A1A" w:rsidP="005D3A1A">
      <w:pPr>
        <w:pStyle w:val="EndNoteBibliography"/>
      </w:pPr>
      <w:r w:rsidRPr="005D3A1A">
        <w:t xml:space="preserve">   journal = {Journal of Neuroscience},</w:t>
      </w:r>
    </w:p>
    <w:p w14:paraId="0E2D4B13" w14:textId="77777777" w:rsidR="005D3A1A" w:rsidRPr="005D3A1A" w:rsidRDefault="005D3A1A" w:rsidP="005D3A1A">
      <w:pPr>
        <w:pStyle w:val="EndNoteBibliography"/>
      </w:pPr>
      <w:r w:rsidRPr="005D3A1A">
        <w:t xml:space="preserve">   volume = {2},</w:t>
      </w:r>
    </w:p>
    <w:p w14:paraId="44FF5F58" w14:textId="77777777" w:rsidR="005D3A1A" w:rsidRPr="005D3A1A" w:rsidRDefault="005D3A1A" w:rsidP="005D3A1A">
      <w:pPr>
        <w:pStyle w:val="EndNoteBibliography"/>
      </w:pPr>
      <w:r w:rsidRPr="005D3A1A">
        <w:t xml:space="preserve">   number = {11},</w:t>
      </w:r>
    </w:p>
    <w:p w14:paraId="64BBD3FA" w14:textId="77777777" w:rsidR="005D3A1A" w:rsidRPr="005D3A1A" w:rsidRDefault="005D3A1A" w:rsidP="005D3A1A">
      <w:pPr>
        <w:pStyle w:val="EndNoteBibliography"/>
      </w:pPr>
      <w:r w:rsidRPr="005D3A1A">
        <w:t xml:space="preserve">   pages = {1527-1537},</w:t>
      </w:r>
    </w:p>
    <w:p w14:paraId="265B7FBD" w14:textId="77777777" w:rsidR="005D3A1A" w:rsidRPr="005D3A1A" w:rsidRDefault="005D3A1A" w:rsidP="005D3A1A">
      <w:pPr>
        <w:pStyle w:val="EndNoteBibliography"/>
      </w:pPr>
      <w:r w:rsidRPr="005D3A1A">
        <w:t xml:space="preserve">   ISSN = {0270-6474},</w:t>
      </w:r>
    </w:p>
    <w:p w14:paraId="7C3A6C97" w14:textId="77777777" w:rsidR="005D3A1A" w:rsidRPr="005D3A1A" w:rsidRDefault="005D3A1A" w:rsidP="005D3A1A">
      <w:pPr>
        <w:pStyle w:val="EndNoteBibliography"/>
      </w:pPr>
      <w:r w:rsidRPr="005D3A1A">
        <w:t xml:space="preserve">   year = {1982},</w:t>
      </w:r>
    </w:p>
    <w:p w14:paraId="7EAFAF25" w14:textId="77777777" w:rsidR="005D3A1A" w:rsidRPr="005D3A1A" w:rsidRDefault="005D3A1A" w:rsidP="005D3A1A">
      <w:pPr>
        <w:pStyle w:val="EndNoteBibliography"/>
      </w:pPr>
      <w:r w:rsidRPr="005D3A1A">
        <w:t xml:space="preserve">   type = {Journal Article}</w:t>
      </w:r>
    </w:p>
    <w:p w14:paraId="6C31EDEF" w14:textId="77777777" w:rsidR="005D3A1A" w:rsidRPr="005D3A1A" w:rsidRDefault="005D3A1A" w:rsidP="005D3A1A">
      <w:pPr>
        <w:pStyle w:val="EndNoteBibliography"/>
      </w:pPr>
      <w:r w:rsidRPr="005D3A1A">
        <w:t>}</w:t>
      </w:r>
    </w:p>
    <w:p w14:paraId="5A302091" w14:textId="77777777" w:rsidR="005D3A1A" w:rsidRPr="005D3A1A" w:rsidRDefault="005D3A1A" w:rsidP="005D3A1A">
      <w:pPr>
        <w:pStyle w:val="EndNoteBibliography"/>
        <w:spacing w:after="0"/>
      </w:pPr>
    </w:p>
    <w:p w14:paraId="50A41707" w14:textId="77777777" w:rsidR="005D3A1A" w:rsidRPr="005D3A1A" w:rsidRDefault="005D3A1A" w:rsidP="005D3A1A">
      <w:pPr>
        <w:pStyle w:val="EndNoteBibliography"/>
      </w:pPr>
      <w:r w:rsidRPr="005D3A1A">
        <w:t>@article{RN1,</w:t>
      </w:r>
    </w:p>
    <w:p w14:paraId="4BE93248" w14:textId="77777777" w:rsidR="005D3A1A" w:rsidRPr="005D3A1A" w:rsidRDefault="005D3A1A" w:rsidP="005D3A1A">
      <w:pPr>
        <w:pStyle w:val="EndNoteBibliography"/>
      </w:pPr>
      <w:r w:rsidRPr="005D3A1A">
        <w:t xml:space="preserve">   author = {Gilja, V. and Nuyujukian, P. and Chestek, C. A. and Cunningham, J. P. and Yu, B. M. and Fan, J. M. and Churchland, M. M. and Kaufman, M. T. and Kao, J. C. and Ryu, S. I. and Shenoy, K. V.},</w:t>
      </w:r>
    </w:p>
    <w:p w14:paraId="0867B104" w14:textId="77777777" w:rsidR="005D3A1A" w:rsidRPr="005D3A1A" w:rsidRDefault="005D3A1A" w:rsidP="005D3A1A">
      <w:pPr>
        <w:pStyle w:val="EndNoteBibliography"/>
      </w:pPr>
      <w:r w:rsidRPr="005D3A1A">
        <w:t xml:space="preserve">   title = {A high-performance neural prosthesis enabled by control algorithm design},</w:t>
      </w:r>
    </w:p>
    <w:p w14:paraId="20FEF322" w14:textId="77777777" w:rsidR="005D3A1A" w:rsidRPr="005D3A1A" w:rsidRDefault="005D3A1A" w:rsidP="005D3A1A">
      <w:pPr>
        <w:pStyle w:val="EndNoteBibliography"/>
      </w:pPr>
      <w:r w:rsidRPr="005D3A1A">
        <w:t xml:space="preserve">   journal = {Nat Neurosci},</w:t>
      </w:r>
    </w:p>
    <w:p w14:paraId="03BADC4B" w14:textId="77777777" w:rsidR="005D3A1A" w:rsidRPr="005D3A1A" w:rsidRDefault="005D3A1A" w:rsidP="005D3A1A">
      <w:pPr>
        <w:pStyle w:val="EndNoteBibliography"/>
      </w:pPr>
      <w:r w:rsidRPr="005D3A1A">
        <w:t xml:space="preserve">   volume = {15},</w:t>
      </w:r>
    </w:p>
    <w:p w14:paraId="088BE0A3" w14:textId="77777777" w:rsidR="005D3A1A" w:rsidRPr="005D3A1A" w:rsidRDefault="005D3A1A" w:rsidP="005D3A1A">
      <w:pPr>
        <w:pStyle w:val="EndNoteBibliography"/>
      </w:pPr>
      <w:r w:rsidRPr="005D3A1A">
        <w:t xml:space="preserve">   number = {12},</w:t>
      </w:r>
    </w:p>
    <w:p w14:paraId="1787F618" w14:textId="77777777" w:rsidR="005D3A1A" w:rsidRPr="005D3A1A" w:rsidRDefault="005D3A1A" w:rsidP="005D3A1A">
      <w:pPr>
        <w:pStyle w:val="EndNoteBibliography"/>
      </w:pPr>
      <w:r w:rsidRPr="005D3A1A">
        <w:t xml:space="preserve">   pages = {1752-7},</w:t>
      </w:r>
    </w:p>
    <w:p w14:paraId="6B0600E0" w14:textId="77777777" w:rsidR="005D3A1A" w:rsidRPr="005D3A1A" w:rsidRDefault="005D3A1A" w:rsidP="005D3A1A">
      <w:pPr>
        <w:pStyle w:val="EndNoteBibliography"/>
      </w:pPr>
      <w:r w:rsidRPr="005D3A1A">
        <w:t xml:space="preserve">   ISSN = {1546-1726 (Electronic)</w:t>
      </w:r>
    </w:p>
    <w:p w14:paraId="59CE11FF" w14:textId="77777777" w:rsidR="005D3A1A" w:rsidRPr="005D3A1A" w:rsidRDefault="005D3A1A" w:rsidP="005D3A1A">
      <w:pPr>
        <w:pStyle w:val="EndNoteBibliography"/>
      </w:pPr>
      <w:r w:rsidRPr="005D3A1A">
        <w:lastRenderedPageBreak/>
        <w:t>1097-6256 (Linking)},</w:t>
      </w:r>
    </w:p>
    <w:p w14:paraId="68E23AC5" w14:textId="77777777" w:rsidR="005D3A1A" w:rsidRPr="005D3A1A" w:rsidRDefault="005D3A1A" w:rsidP="005D3A1A">
      <w:pPr>
        <w:pStyle w:val="EndNoteBibliography"/>
      </w:pPr>
      <w:r w:rsidRPr="005D3A1A">
        <w:t xml:space="preserve">   DOI = {10.1038/nn.3265},</w:t>
      </w:r>
    </w:p>
    <w:p w14:paraId="6B622E0A" w14:textId="5A394243" w:rsidR="005D3A1A" w:rsidRPr="005D3A1A" w:rsidRDefault="005D3A1A" w:rsidP="005D3A1A">
      <w:pPr>
        <w:pStyle w:val="EndNoteBibliography"/>
      </w:pPr>
      <w:r w:rsidRPr="005D3A1A">
        <w:t xml:space="preserve">   url = {</w:t>
      </w:r>
      <w:hyperlink r:id="rId10" w:history="1">
        <w:r w:rsidRPr="005D3A1A">
          <w:rPr>
            <w:rStyle w:val="Hyperlink"/>
          </w:rPr>
          <w:t>http://www.ncbi.nlm.nih.gov/pubmed/23160043</w:t>
        </w:r>
      </w:hyperlink>
      <w:r w:rsidRPr="005D3A1A">
        <w:t>},</w:t>
      </w:r>
    </w:p>
    <w:p w14:paraId="34D2BF01" w14:textId="77777777" w:rsidR="005D3A1A" w:rsidRPr="005D3A1A" w:rsidRDefault="005D3A1A" w:rsidP="005D3A1A">
      <w:pPr>
        <w:pStyle w:val="EndNoteBibliography"/>
      </w:pPr>
      <w:r w:rsidRPr="005D3A1A">
        <w:t xml:space="preserve">   year = {2012},</w:t>
      </w:r>
    </w:p>
    <w:p w14:paraId="6CBEC547" w14:textId="77777777" w:rsidR="005D3A1A" w:rsidRPr="005D3A1A" w:rsidRDefault="005D3A1A" w:rsidP="005D3A1A">
      <w:pPr>
        <w:pStyle w:val="EndNoteBibliography"/>
      </w:pPr>
      <w:r w:rsidRPr="005D3A1A">
        <w:t xml:space="preserve">   type = {Journal Article}</w:t>
      </w:r>
    </w:p>
    <w:p w14:paraId="2782DFD7" w14:textId="77777777" w:rsidR="005D3A1A" w:rsidRPr="005D3A1A" w:rsidRDefault="005D3A1A" w:rsidP="005D3A1A">
      <w:pPr>
        <w:pStyle w:val="EndNoteBibliography"/>
      </w:pPr>
      <w:r w:rsidRPr="005D3A1A">
        <w:t>}</w:t>
      </w:r>
    </w:p>
    <w:p w14:paraId="2BF10DD6" w14:textId="77777777" w:rsidR="005D3A1A" w:rsidRPr="005D3A1A" w:rsidRDefault="005D3A1A" w:rsidP="005D3A1A">
      <w:pPr>
        <w:pStyle w:val="EndNoteBibliography"/>
        <w:spacing w:after="0"/>
      </w:pPr>
    </w:p>
    <w:p w14:paraId="4BAC2269" w14:textId="77777777" w:rsidR="005D3A1A" w:rsidRPr="005D3A1A" w:rsidRDefault="005D3A1A" w:rsidP="005D3A1A">
      <w:pPr>
        <w:pStyle w:val="EndNoteBibliography"/>
      </w:pPr>
      <w:r w:rsidRPr="005D3A1A">
        <w:t>@article{RN569,</w:t>
      </w:r>
    </w:p>
    <w:p w14:paraId="0056757B" w14:textId="77777777" w:rsidR="005D3A1A" w:rsidRPr="005D3A1A" w:rsidRDefault="005D3A1A" w:rsidP="005D3A1A">
      <w:pPr>
        <w:pStyle w:val="EndNoteBibliography"/>
      </w:pPr>
      <w:r w:rsidRPr="005D3A1A">
        <w:t xml:space="preserve">   author = {Hochberg, L. R. and Bacher, D. and Jarosiewicz, B. and Masse, N. Y. and Simeral, J. D. and Vogel, J. and Haddadin, S. and Liu, J. and Cash, S. S. and van der Smagt, P. and Donoghue, J. P.},</w:t>
      </w:r>
    </w:p>
    <w:p w14:paraId="795D7A4C" w14:textId="77777777" w:rsidR="005D3A1A" w:rsidRPr="005D3A1A" w:rsidRDefault="005D3A1A" w:rsidP="005D3A1A">
      <w:pPr>
        <w:pStyle w:val="EndNoteBibliography"/>
      </w:pPr>
      <w:r w:rsidRPr="005D3A1A">
        <w:t xml:space="preserve">   title = {Reach and grasp by people with tetraplegia using a neurally controlled robotic arm},</w:t>
      </w:r>
    </w:p>
    <w:p w14:paraId="45F2C486" w14:textId="77777777" w:rsidR="005D3A1A" w:rsidRPr="005D3A1A" w:rsidRDefault="005D3A1A" w:rsidP="005D3A1A">
      <w:pPr>
        <w:pStyle w:val="EndNoteBibliography"/>
      </w:pPr>
      <w:r w:rsidRPr="005D3A1A">
        <w:t xml:space="preserve">   journal = {Nature},</w:t>
      </w:r>
    </w:p>
    <w:p w14:paraId="3C4AD386" w14:textId="77777777" w:rsidR="005D3A1A" w:rsidRPr="005D3A1A" w:rsidRDefault="005D3A1A" w:rsidP="005D3A1A">
      <w:pPr>
        <w:pStyle w:val="EndNoteBibliography"/>
      </w:pPr>
      <w:r w:rsidRPr="005D3A1A">
        <w:t xml:space="preserve">   volume = {485},</w:t>
      </w:r>
    </w:p>
    <w:p w14:paraId="58BE7A56" w14:textId="77777777" w:rsidR="005D3A1A" w:rsidRPr="005D3A1A" w:rsidRDefault="005D3A1A" w:rsidP="005D3A1A">
      <w:pPr>
        <w:pStyle w:val="EndNoteBibliography"/>
      </w:pPr>
      <w:r w:rsidRPr="005D3A1A">
        <w:t xml:space="preserve">   number = {7398},</w:t>
      </w:r>
    </w:p>
    <w:p w14:paraId="1956A775" w14:textId="77777777" w:rsidR="005D3A1A" w:rsidRPr="005D3A1A" w:rsidRDefault="005D3A1A" w:rsidP="005D3A1A">
      <w:pPr>
        <w:pStyle w:val="EndNoteBibliography"/>
      </w:pPr>
      <w:r w:rsidRPr="005D3A1A">
        <w:t xml:space="preserve">   pages = {372-5},</w:t>
      </w:r>
    </w:p>
    <w:p w14:paraId="6CDBD378" w14:textId="77777777" w:rsidR="005D3A1A" w:rsidRPr="005D3A1A" w:rsidRDefault="005D3A1A" w:rsidP="005D3A1A">
      <w:pPr>
        <w:pStyle w:val="EndNoteBibliography"/>
      </w:pPr>
      <w:r w:rsidRPr="005D3A1A">
        <w:t xml:space="preserve">   ISSN = {1476-4687 (Electronic)</w:t>
      </w:r>
    </w:p>
    <w:p w14:paraId="3CD51777" w14:textId="77777777" w:rsidR="005D3A1A" w:rsidRPr="005D3A1A" w:rsidRDefault="005D3A1A" w:rsidP="005D3A1A">
      <w:pPr>
        <w:pStyle w:val="EndNoteBibliography"/>
      </w:pPr>
      <w:r w:rsidRPr="005D3A1A">
        <w:t>0028-0836 (Linking)},</w:t>
      </w:r>
    </w:p>
    <w:p w14:paraId="3E402B54" w14:textId="77777777" w:rsidR="005D3A1A" w:rsidRPr="005D3A1A" w:rsidRDefault="005D3A1A" w:rsidP="005D3A1A">
      <w:pPr>
        <w:pStyle w:val="EndNoteBibliography"/>
      </w:pPr>
      <w:r w:rsidRPr="005D3A1A">
        <w:t xml:space="preserve">   DOI = {10.1038/nature11076},</w:t>
      </w:r>
    </w:p>
    <w:p w14:paraId="0E0D93C3" w14:textId="0B49EBA2" w:rsidR="005D3A1A" w:rsidRPr="005D3A1A" w:rsidRDefault="005D3A1A" w:rsidP="005D3A1A">
      <w:pPr>
        <w:pStyle w:val="EndNoteBibliography"/>
      </w:pPr>
      <w:r w:rsidRPr="005D3A1A">
        <w:t xml:space="preserve">   url = {</w:t>
      </w:r>
      <w:hyperlink r:id="rId11" w:history="1">
        <w:r w:rsidRPr="005D3A1A">
          <w:rPr>
            <w:rStyle w:val="Hyperlink"/>
          </w:rPr>
          <w:t>http://www.ncbi.nlm.nih.gov/pubmed/22596161</w:t>
        </w:r>
      </w:hyperlink>
      <w:r w:rsidRPr="005D3A1A">
        <w:t>},</w:t>
      </w:r>
    </w:p>
    <w:p w14:paraId="6D6B7D85" w14:textId="77777777" w:rsidR="005D3A1A" w:rsidRPr="005D3A1A" w:rsidRDefault="005D3A1A" w:rsidP="005D3A1A">
      <w:pPr>
        <w:pStyle w:val="EndNoteBibliography"/>
      </w:pPr>
      <w:r w:rsidRPr="005D3A1A">
        <w:t xml:space="preserve">   year = {2012},</w:t>
      </w:r>
    </w:p>
    <w:p w14:paraId="11E46983" w14:textId="77777777" w:rsidR="005D3A1A" w:rsidRPr="005D3A1A" w:rsidRDefault="005D3A1A" w:rsidP="005D3A1A">
      <w:pPr>
        <w:pStyle w:val="EndNoteBibliography"/>
      </w:pPr>
      <w:r w:rsidRPr="005D3A1A">
        <w:t xml:space="preserve">   type = {Journal Article}</w:t>
      </w:r>
    </w:p>
    <w:p w14:paraId="493059DD" w14:textId="77777777" w:rsidR="005D3A1A" w:rsidRPr="005D3A1A" w:rsidRDefault="005D3A1A" w:rsidP="005D3A1A">
      <w:pPr>
        <w:pStyle w:val="EndNoteBibliography"/>
      </w:pPr>
      <w:r w:rsidRPr="005D3A1A">
        <w:t>}</w:t>
      </w:r>
    </w:p>
    <w:p w14:paraId="5BAD3F67" w14:textId="77777777" w:rsidR="005D3A1A" w:rsidRPr="005D3A1A" w:rsidRDefault="005D3A1A" w:rsidP="005D3A1A">
      <w:pPr>
        <w:pStyle w:val="EndNoteBibliography"/>
        <w:spacing w:after="0"/>
      </w:pPr>
    </w:p>
    <w:p w14:paraId="0F48DD46" w14:textId="77777777" w:rsidR="005D3A1A" w:rsidRPr="005D3A1A" w:rsidRDefault="005D3A1A" w:rsidP="005D3A1A">
      <w:pPr>
        <w:pStyle w:val="EndNoteBibliography"/>
      </w:pPr>
      <w:r w:rsidRPr="005D3A1A">
        <w:t>@article{RN849,</w:t>
      </w:r>
    </w:p>
    <w:p w14:paraId="14E08B03" w14:textId="77777777" w:rsidR="005D3A1A" w:rsidRPr="005D3A1A" w:rsidRDefault="005D3A1A" w:rsidP="005D3A1A">
      <w:pPr>
        <w:pStyle w:val="EndNoteBibliography"/>
      </w:pPr>
      <w:r w:rsidRPr="005D3A1A">
        <w:t xml:space="preserve">   author = {Jarosiewicz, B. and Chase, S. M. and Fraser, G. W. and Velliste, M. and Kass, R. E. and Schwartz, A. B.},</w:t>
      </w:r>
    </w:p>
    <w:p w14:paraId="451A1F16" w14:textId="77777777" w:rsidR="005D3A1A" w:rsidRPr="005D3A1A" w:rsidRDefault="005D3A1A" w:rsidP="005D3A1A">
      <w:pPr>
        <w:pStyle w:val="EndNoteBibliography"/>
      </w:pPr>
      <w:r w:rsidRPr="005D3A1A">
        <w:t xml:space="preserve">   title = {Functional network reorganization during learning in a brain-computer interface paradigm},</w:t>
      </w:r>
    </w:p>
    <w:p w14:paraId="762EAD6B" w14:textId="77777777" w:rsidR="005D3A1A" w:rsidRPr="005D3A1A" w:rsidRDefault="005D3A1A" w:rsidP="005D3A1A">
      <w:pPr>
        <w:pStyle w:val="EndNoteBibliography"/>
      </w:pPr>
      <w:r w:rsidRPr="005D3A1A">
        <w:t xml:space="preserve">   journal = {Proc Natl Acad Sci U S A},</w:t>
      </w:r>
    </w:p>
    <w:p w14:paraId="170EB557" w14:textId="77777777" w:rsidR="005D3A1A" w:rsidRPr="005D3A1A" w:rsidRDefault="005D3A1A" w:rsidP="005D3A1A">
      <w:pPr>
        <w:pStyle w:val="EndNoteBibliography"/>
      </w:pPr>
      <w:r w:rsidRPr="005D3A1A">
        <w:t xml:space="preserve">   volume = {105},</w:t>
      </w:r>
    </w:p>
    <w:p w14:paraId="45F8450F" w14:textId="77777777" w:rsidR="005D3A1A" w:rsidRPr="005D3A1A" w:rsidRDefault="005D3A1A" w:rsidP="005D3A1A">
      <w:pPr>
        <w:pStyle w:val="EndNoteBibliography"/>
      </w:pPr>
      <w:r w:rsidRPr="005D3A1A">
        <w:t xml:space="preserve">   number = {49},</w:t>
      </w:r>
    </w:p>
    <w:p w14:paraId="65A74DD8" w14:textId="77777777" w:rsidR="005D3A1A" w:rsidRPr="005D3A1A" w:rsidRDefault="005D3A1A" w:rsidP="005D3A1A">
      <w:pPr>
        <w:pStyle w:val="EndNoteBibliography"/>
      </w:pPr>
      <w:r w:rsidRPr="005D3A1A">
        <w:t xml:space="preserve">   pages = {19486-91},</w:t>
      </w:r>
    </w:p>
    <w:p w14:paraId="78D96C0E" w14:textId="77777777" w:rsidR="005D3A1A" w:rsidRPr="005D3A1A" w:rsidRDefault="005D3A1A" w:rsidP="005D3A1A">
      <w:pPr>
        <w:pStyle w:val="EndNoteBibliography"/>
      </w:pPr>
      <w:r w:rsidRPr="005D3A1A">
        <w:t xml:space="preserve">   ISSN = {1091-6490 (Electronic)</w:t>
      </w:r>
    </w:p>
    <w:p w14:paraId="2A3178D2" w14:textId="77777777" w:rsidR="005D3A1A" w:rsidRPr="005D3A1A" w:rsidRDefault="005D3A1A" w:rsidP="005D3A1A">
      <w:pPr>
        <w:pStyle w:val="EndNoteBibliography"/>
      </w:pPr>
      <w:r w:rsidRPr="005D3A1A">
        <w:lastRenderedPageBreak/>
        <w:t>0027-8424 (Linking)},</w:t>
      </w:r>
    </w:p>
    <w:p w14:paraId="3834DA4C" w14:textId="77777777" w:rsidR="005D3A1A" w:rsidRPr="005D3A1A" w:rsidRDefault="005D3A1A" w:rsidP="005D3A1A">
      <w:pPr>
        <w:pStyle w:val="EndNoteBibliography"/>
      </w:pPr>
      <w:r w:rsidRPr="005D3A1A">
        <w:t xml:space="preserve">   DOI = {10.1073/pnas.0808113105},</w:t>
      </w:r>
    </w:p>
    <w:p w14:paraId="56BF13B8" w14:textId="77A270F4" w:rsidR="005D3A1A" w:rsidRPr="005D3A1A" w:rsidRDefault="005D3A1A" w:rsidP="005D3A1A">
      <w:pPr>
        <w:pStyle w:val="EndNoteBibliography"/>
      </w:pPr>
      <w:r w:rsidRPr="005D3A1A">
        <w:t xml:space="preserve">   url = {</w:t>
      </w:r>
      <w:hyperlink r:id="rId12" w:history="1">
        <w:r w:rsidRPr="005D3A1A">
          <w:rPr>
            <w:rStyle w:val="Hyperlink"/>
          </w:rPr>
          <w:t>https://www.ncbi.nlm.nih.gov/pubmed/19047633</w:t>
        </w:r>
      </w:hyperlink>
      <w:r w:rsidRPr="005D3A1A">
        <w:t>},</w:t>
      </w:r>
    </w:p>
    <w:p w14:paraId="592036AE" w14:textId="77777777" w:rsidR="005D3A1A" w:rsidRPr="005D3A1A" w:rsidRDefault="005D3A1A" w:rsidP="005D3A1A">
      <w:pPr>
        <w:pStyle w:val="EndNoteBibliography"/>
      </w:pPr>
      <w:r w:rsidRPr="005D3A1A">
        <w:t xml:space="preserve">   year = {2008},</w:t>
      </w:r>
    </w:p>
    <w:p w14:paraId="4AABED5A" w14:textId="77777777" w:rsidR="005D3A1A" w:rsidRPr="005D3A1A" w:rsidRDefault="005D3A1A" w:rsidP="005D3A1A">
      <w:pPr>
        <w:pStyle w:val="EndNoteBibliography"/>
      </w:pPr>
      <w:r w:rsidRPr="005D3A1A">
        <w:t xml:space="preserve">   type = {Journal Article}</w:t>
      </w:r>
    </w:p>
    <w:p w14:paraId="3FEAFB3E" w14:textId="77777777" w:rsidR="005D3A1A" w:rsidRPr="005D3A1A" w:rsidRDefault="005D3A1A" w:rsidP="005D3A1A">
      <w:pPr>
        <w:pStyle w:val="EndNoteBibliography"/>
      </w:pPr>
      <w:r w:rsidRPr="005D3A1A">
        <w:t>}</w:t>
      </w:r>
    </w:p>
    <w:p w14:paraId="29941C3F" w14:textId="77777777" w:rsidR="005D3A1A" w:rsidRPr="005D3A1A" w:rsidRDefault="005D3A1A" w:rsidP="005D3A1A">
      <w:pPr>
        <w:pStyle w:val="EndNoteBibliography"/>
        <w:spacing w:after="0"/>
      </w:pPr>
    </w:p>
    <w:p w14:paraId="1FE39565" w14:textId="77777777" w:rsidR="005D3A1A" w:rsidRPr="005D3A1A" w:rsidRDefault="005D3A1A" w:rsidP="005D3A1A">
      <w:pPr>
        <w:pStyle w:val="EndNoteBibliography"/>
      </w:pPr>
      <w:r w:rsidRPr="005D3A1A">
        <w:t>@article{RN877,</w:t>
      </w:r>
    </w:p>
    <w:p w14:paraId="538A716A" w14:textId="77777777" w:rsidR="005D3A1A" w:rsidRPr="005D3A1A" w:rsidRDefault="005D3A1A" w:rsidP="005D3A1A">
      <w:pPr>
        <w:pStyle w:val="EndNoteBibliography"/>
      </w:pPr>
      <w:r w:rsidRPr="005D3A1A">
        <w:t xml:space="preserve">   author = {Koralek, A. C. and Jin, X. and Long, J. D., 2nd and Costa, R. M. and Carmena, J. M.},</w:t>
      </w:r>
    </w:p>
    <w:p w14:paraId="58AE3DAB" w14:textId="77777777" w:rsidR="005D3A1A" w:rsidRPr="005D3A1A" w:rsidRDefault="005D3A1A" w:rsidP="005D3A1A">
      <w:pPr>
        <w:pStyle w:val="EndNoteBibliography"/>
      </w:pPr>
      <w:r w:rsidRPr="005D3A1A">
        <w:t xml:space="preserve">   title = {Corticostriatal plasticity is necessary for learning intentional neuroprosthetic skills},</w:t>
      </w:r>
    </w:p>
    <w:p w14:paraId="2E0434A0" w14:textId="77777777" w:rsidR="005D3A1A" w:rsidRPr="005D3A1A" w:rsidRDefault="005D3A1A" w:rsidP="005D3A1A">
      <w:pPr>
        <w:pStyle w:val="EndNoteBibliography"/>
      </w:pPr>
      <w:r w:rsidRPr="005D3A1A">
        <w:t xml:space="preserve">   journal = {Nature},</w:t>
      </w:r>
    </w:p>
    <w:p w14:paraId="746D693B" w14:textId="77777777" w:rsidR="005D3A1A" w:rsidRPr="005D3A1A" w:rsidRDefault="005D3A1A" w:rsidP="005D3A1A">
      <w:pPr>
        <w:pStyle w:val="EndNoteBibliography"/>
      </w:pPr>
      <w:r w:rsidRPr="005D3A1A">
        <w:t xml:space="preserve">   volume = {483},</w:t>
      </w:r>
    </w:p>
    <w:p w14:paraId="3537644F" w14:textId="77777777" w:rsidR="005D3A1A" w:rsidRPr="005D3A1A" w:rsidRDefault="005D3A1A" w:rsidP="005D3A1A">
      <w:pPr>
        <w:pStyle w:val="EndNoteBibliography"/>
      </w:pPr>
      <w:r w:rsidRPr="005D3A1A">
        <w:t xml:space="preserve">   number = {7389},</w:t>
      </w:r>
    </w:p>
    <w:p w14:paraId="67D584EE" w14:textId="77777777" w:rsidR="005D3A1A" w:rsidRPr="005D3A1A" w:rsidRDefault="005D3A1A" w:rsidP="005D3A1A">
      <w:pPr>
        <w:pStyle w:val="EndNoteBibliography"/>
      </w:pPr>
      <w:r w:rsidRPr="005D3A1A">
        <w:t xml:space="preserve">   pages = {331-5},</w:t>
      </w:r>
    </w:p>
    <w:p w14:paraId="580F299D" w14:textId="77777777" w:rsidR="005D3A1A" w:rsidRPr="005D3A1A" w:rsidRDefault="005D3A1A" w:rsidP="005D3A1A">
      <w:pPr>
        <w:pStyle w:val="EndNoteBibliography"/>
      </w:pPr>
      <w:r w:rsidRPr="005D3A1A">
        <w:t xml:space="preserve">   ISSN = {1476-4687 (Electronic)</w:t>
      </w:r>
    </w:p>
    <w:p w14:paraId="4A418F01" w14:textId="77777777" w:rsidR="005D3A1A" w:rsidRPr="005D3A1A" w:rsidRDefault="005D3A1A" w:rsidP="005D3A1A">
      <w:pPr>
        <w:pStyle w:val="EndNoteBibliography"/>
      </w:pPr>
      <w:r w:rsidRPr="005D3A1A">
        <w:t>0028-0836 (Linking)},</w:t>
      </w:r>
    </w:p>
    <w:p w14:paraId="40B1D0E2" w14:textId="77777777" w:rsidR="005D3A1A" w:rsidRPr="005D3A1A" w:rsidRDefault="005D3A1A" w:rsidP="005D3A1A">
      <w:pPr>
        <w:pStyle w:val="EndNoteBibliography"/>
      </w:pPr>
      <w:r w:rsidRPr="005D3A1A">
        <w:t xml:space="preserve">   DOI = {10.1038/nature10845},</w:t>
      </w:r>
    </w:p>
    <w:p w14:paraId="2CCD56BB" w14:textId="0499482D" w:rsidR="005D3A1A" w:rsidRPr="005D3A1A" w:rsidRDefault="005D3A1A" w:rsidP="005D3A1A">
      <w:pPr>
        <w:pStyle w:val="EndNoteBibliography"/>
      </w:pPr>
      <w:r w:rsidRPr="005D3A1A">
        <w:t xml:space="preserve">   url = {</w:t>
      </w:r>
      <w:hyperlink r:id="rId13" w:history="1">
        <w:r w:rsidRPr="005D3A1A">
          <w:rPr>
            <w:rStyle w:val="Hyperlink"/>
          </w:rPr>
          <w:t>https://www.ncbi.nlm.nih.gov/pubmed/22388818</w:t>
        </w:r>
      </w:hyperlink>
      <w:r w:rsidRPr="005D3A1A">
        <w:t>},</w:t>
      </w:r>
    </w:p>
    <w:p w14:paraId="7A556C48" w14:textId="77777777" w:rsidR="005D3A1A" w:rsidRPr="005D3A1A" w:rsidRDefault="005D3A1A" w:rsidP="005D3A1A">
      <w:pPr>
        <w:pStyle w:val="EndNoteBibliography"/>
      </w:pPr>
      <w:r w:rsidRPr="005D3A1A">
        <w:t xml:space="preserve">   year = {2012},</w:t>
      </w:r>
    </w:p>
    <w:p w14:paraId="7F6D2EC2" w14:textId="77777777" w:rsidR="005D3A1A" w:rsidRPr="005D3A1A" w:rsidRDefault="005D3A1A" w:rsidP="005D3A1A">
      <w:pPr>
        <w:pStyle w:val="EndNoteBibliography"/>
      </w:pPr>
      <w:r w:rsidRPr="005D3A1A">
        <w:t xml:space="preserve">   type = {Journal Article}</w:t>
      </w:r>
    </w:p>
    <w:p w14:paraId="32C1C1D6" w14:textId="77777777" w:rsidR="005D3A1A" w:rsidRPr="005D3A1A" w:rsidRDefault="005D3A1A" w:rsidP="005D3A1A">
      <w:pPr>
        <w:pStyle w:val="EndNoteBibliography"/>
      </w:pPr>
      <w:r w:rsidRPr="005D3A1A">
        <w:t>}</w:t>
      </w:r>
    </w:p>
    <w:p w14:paraId="098F7255" w14:textId="77777777" w:rsidR="005D3A1A" w:rsidRPr="005D3A1A" w:rsidRDefault="005D3A1A" w:rsidP="005D3A1A">
      <w:pPr>
        <w:pStyle w:val="EndNoteBibliography"/>
        <w:spacing w:after="0"/>
      </w:pPr>
    </w:p>
    <w:p w14:paraId="2F4FD76A" w14:textId="77777777" w:rsidR="005D3A1A" w:rsidRPr="005D3A1A" w:rsidRDefault="005D3A1A" w:rsidP="005D3A1A">
      <w:pPr>
        <w:pStyle w:val="EndNoteBibliography"/>
      </w:pPr>
      <w:r w:rsidRPr="005D3A1A">
        <w:t>@article{RN219,</w:t>
      </w:r>
    </w:p>
    <w:p w14:paraId="37FA2D39" w14:textId="77777777" w:rsidR="005D3A1A" w:rsidRPr="005D3A1A" w:rsidRDefault="005D3A1A" w:rsidP="005D3A1A">
      <w:pPr>
        <w:pStyle w:val="EndNoteBibliography"/>
      </w:pPr>
      <w:r w:rsidRPr="005D3A1A">
        <w:t xml:space="preserve">   author = {Sadtler, P. T. and Quick, K. M. and Golub, M. D. and Chase, S. M. and Ryu, S. I. and Tyler-Kabara, E. C. and Yu, B. M. and Batista, A. P.},</w:t>
      </w:r>
    </w:p>
    <w:p w14:paraId="55603852" w14:textId="77777777" w:rsidR="005D3A1A" w:rsidRPr="005D3A1A" w:rsidRDefault="005D3A1A" w:rsidP="005D3A1A">
      <w:pPr>
        <w:pStyle w:val="EndNoteBibliography"/>
      </w:pPr>
      <w:r w:rsidRPr="005D3A1A">
        <w:t xml:space="preserve">   title = {Neural constraints on learning},</w:t>
      </w:r>
    </w:p>
    <w:p w14:paraId="7A6513BB" w14:textId="77777777" w:rsidR="005D3A1A" w:rsidRPr="005D3A1A" w:rsidRDefault="005D3A1A" w:rsidP="005D3A1A">
      <w:pPr>
        <w:pStyle w:val="EndNoteBibliography"/>
      </w:pPr>
      <w:r w:rsidRPr="005D3A1A">
        <w:t xml:space="preserve">   journal = {Nature},</w:t>
      </w:r>
    </w:p>
    <w:p w14:paraId="75F26171" w14:textId="77777777" w:rsidR="005D3A1A" w:rsidRPr="005D3A1A" w:rsidRDefault="005D3A1A" w:rsidP="005D3A1A">
      <w:pPr>
        <w:pStyle w:val="EndNoteBibliography"/>
      </w:pPr>
      <w:r w:rsidRPr="005D3A1A">
        <w:t xml:space="preserve">   volume = {512},</w:t>
      </w:r>
    </w:p>
    <w:p w14:paraId="4F8A0BBF" w14:textId="77777777" w:rsidR="005D3A1A" w:rsidRPr="005D3A1A" w:rsidRDefault="005D3A1A" w:rsidP="005D3A1A">
      <w:pPr>
        <w:pStyle w:val="EndNoteBibliography"/>
      </w:pPr>
      <w:r w:rsidRPr="005D3A1A">
        <w:t xml:space="preserve">   number = {7515},</w:t>
      </w:r>
    </w:p>
    <w:p w14:paraId="33591DD9" w14:textId="77777777" w:rsidR="005D3A1A" w:rsidRPr="005D3A1A" w:rsidRDefault="005D3A1A" w:rsidP="005D3A1A">
      <w:pPr>
        <w:pStyle w:val="EndNoteBibliography"/>
      </w:pPr>
      <w:r w:rsidRPr="005D3A1A">
        <w:t xml:space="preserve">   pages = {423-6},</w:t>
      </w:r>
    </w:p>
    <w:p w14:paraId="727E1F9B" w14:textId="77777777" w:rsidR="005D3A1A" w:rsidRPr="005D3A1A" w:rsidRDefault="005D3A1A" w:rsidP="005D3A1A">
      <w:pPr>
        <w:pStyle w:val="EndNoteBibliography"/>
      </w:pPr>
      <w:r w:rsidRPr="005D3A1A">
        <w:t xml:space="preserve">   ISSN = {1476-4687 (Electronic)</w:t>
      </w:r>
    </w:p>
    <w:p w14:paraId="78A6F52A" w14:textId="77777777" w:rsidR="005D3A1A" w:rsidRPr="005D3A1A" w:rsidRDefault="005D3A1A" w:rsidP="005D3A1A">
      <w:pPr>
        <w:pStyle w:val="EndNoteBibliography"/>
      </w:pPr>
      <w:r w:rsidRPr="005D3A1A">
        <w:lastRenderedPageBreak/>
        <w:t>0028-0836 (Linking)},</w:t>
      </w:r>
    </w:p>
    <w:p w14:paraId="160F2A11" w14:textId="77777777" w:rsidR="005D3A1A" w:rsidRPr="005D3A1A" w:rsidRDefault="005D3A1A" w:rsidP="005D3A1A">
      <w:pPr>
        <w:pStyle w:val="EndNoteBibliography"/>
      </w:pPr>
      <w:r w:rsidRPr="005D3A1A">
        <w:t xml:space="preserve">   DOI = {10.1038/nature13665},</w:t>
      </w:r>
    </w:p>
    <w:p w14:paraId="0EEABEB6" w14:textId="3949A255" w:rsidR="005D3A1A" w:rsidRPr="005D3A1A" w:rsidRDefault="005D3A1A" w:rsidP="005D3A1A">
      <w:pPr>
        <w:pStyle w:val="EndNoteBibliography"/>
      </w:pPr>
      <w:r w:rsidRPr="005D3A1A">
        <w:t xml:space="preserve">   url = {</w:t>
      </w:r>
      <w:hyperlink r:id="rId14" w:history="1">
        <w:r w:rsidRPr="005D3A1A">
          <w:rPr>
            <w:rStyle w:val="Hyperlink"/>
          </w:rPr>
          <w:t>http://www.ncbi.nlm.nih.gov/pubmed/25164754</w:t>
        </w:r>
      </w:hyperlink>
      <w:r w:rsidRPr="005D3A1A">
        <w:t>},</w:t>
      </w:r>
    </w:p>
    <w:p w14:paraId="2F4B0F59" w14:textId="77777777" w:rsidR="005D3A1A" w:rsidRPr="005D3A1A" w:rsidRDefault="005D3A1A" w:rsidP="005D3A1A">
      <w:pPr>
        <w:pStyle w:val="EndNoteBibliography"/>
      </w:pPr>
      <w:r w:rsidRPr="005D3A1A">
        <w:t xml:space="preserve">   year = {2014},</w:t>
      </w:r>
    </w:p>
    <w:p w14:paraId="113D5D3E" w14:textId="77777777" w:rsidR="005D3A1A" w:rsidRPr="005D3A1A" w:rsidRDefault="005D3A1A" w:rsidP="005D3A1A">
      <w:pPr>
        <w:pStyle w:val="EndNoteBibliography"/>
      </w:pPr>
      <w:r w:rsidRPr="005D3A1A">
        <w:t xml:space="preserve">   type = {Journal Article}</w:t>
      </w:r>
    </w:p>
    <w:p w14:paraId="6E086E84" w14:textId="77777777" w:rsidR="005D3A1A" w:rsidRPr="005D3A1A" w:rsidRDefault="005D3A1A" w:rsidP="005D3A1A">
      <w:pPr>
        <w:pStyle w:val="EndNoteBibliography"/>
      </w:pPr>
      <w:r w:rsidRPr="005D3A1A">
        <w:t>}</w:t>
      </w:r>
    </w:p>
    <w:p w14:paraId="026BE2B3" w14:textId="77777777" w:rsidR="005D3A1A" w:rsidRPr="005D3A1A" w:rsidRDefault="005D3A1A" w:rsidP="005D3A1A">
      <w:pPr>
        <w:pStyle w:val="EndNoteBibliography"/>
        <w:spacing w:after="0"/>
      </w:pPr>
    </w:p>
    <w:p w14:paraId="29314923" w14:textId="77777777" w:rsidR="005D3A1A" w:rsidRPr="005D3A1A" w:rsidRDefault="005D3A1A" w:rsidP="005D3A1A">
      <w:pPr>
        <w:pStyle w:val="EndNoteBibliography"/>
      </w:pPr>
      <w:r w:rsidRPr="005D3A1A">
        <w:t>@article{RN61,</w:t>
      </w:r>
    </w:p>
    <w:p w14:paraId="51242A89" w14:textId="77777777" w:rsidR="005D3A1A" w:rsidRPr="005D3A1A" w:rsidRDefault="005D3A1A" w:rsidP="005D3A1A">
      <w:pPr>
        <w:pStyle w:val="EndNoteBibliography"/>
      </w:pPr>
      <w:r w:rsidRPr="005D3A1A">
        <w:t xml:space="preserve">   author = {Shenoy, K. V. and Carmena, J. M.},</w:t>
      </w:r>
    </w:p>
    <w:p w14:paraId="28483266" w14:textId="77777777" w:rsidR="005D3A1A" w:rsidRPr="005D3A1A" w:rsidRDefault="005D3A1A" w:rsidP="005D3A1A">
      <w:pPr>
        <w:pStyle w:val="EndNoteBibliography"/>
      </w:pPr>
      <w:r w:rsidRPr="005D3A1A">
        <w:t xml:space="preserve">   title = {Combining decoder design and neural adaptation in brain-machine interfaces},</w:t>
      </w:r>
    </w:p>
    <w:p w14:paraId="5A385F74" w14:textId="77777777" w:rsidR="005D3A1A" w:rsidRPr="005D3A1A" w:rsidRDefault="005D3A1A" w:rsidP="005D3A1A">
      <w:pPr>
        <w:pStyle w:val="EndNoteBibliography"/>
      </w:pPr>
      <w:r w:rsidRPr="005D3A1A">
        <w:t xml:space="preserve">   journal = {Neuron},</w:t>
      </w:r>
    </w:p>
    <w:p w14:paraId="47B170B8" w14:textId="77777777" w:rsidR="005D3A1A" w:rsidRPr="005D3A1A" w:rsidRDefault="005D3A1A" w:rsidP="005D3A1A">
      <w:pPr>
        <w:pStyle w:val="EndNoteBibliography"/>
      </w:pPr>
      <w:r w:rsidRPr="005D3A1A">
        <w:t xml:space="preserve">   volume = {84},</w:t>
      </w:r>
    </w:p>
    <w:p w14:paraId="504A14FE" w14:textId="77777777" w:rsidR="005D3A1A" w:rsidRPr="005D3A1A" w:rsidRDefault="005D3A1A" w:rsidP="005D3A1A">
      <w:pPr>
        <w:pStyle w:val="EndNoteBibliography"/>
      </w:pPr>
      <w:r w:rsidRPr="005D3A1A">
        <w:t xml:space="preserve">   number = {4},</w:t>
      </w:r>
    </w:p>
    <w:p w14:paraId="30797462" w14:textId="77777777" w:rsidR="005D3A1A" w:rsidRPr="005D3A1A" w:rsidRDefault="005D3A1A" w:rsidP="005D3A1A">
      <w:pPr>
        <w:pStyle w:val="EndNoteBibliography"/>
      </w:pPr>
      <w:r w:rsidRPr="005D3A1A">
        <w:t xml:space="preserve">   pages = {665-80},</w:t>
      </w:r>
    </w:p>
    <w:p w14:paraId="247861D0" w14:textId="77777777" w:rsidR="005D3A1A" w:rsidRPr="005D3A1A" w:rsidRDefault="005D3A1A" w:rsidP="005D3A1A">
      <w:pPr>
        <w:pStyle w:val="EndNoteBibliography"/>
      </w:pPr>
      <w:r w:rsidRPr="005D3A1A">
        <w:t xml:space="preserve">   ISSN = {1097-4199 (Electronic)</w:t>
      </w:r>
    </w:p>
    <w:p w14:paraId="60AF00FB" w14:textId="77777777" w:rsidR="005D3A1A" w:rsidRPr="005D3A1A" w:rsidRDefault="005D3A1A" w:rsidP="005D3A1A">
      <w:pPr>
        <w:pStyle w:val="EndNoteBibliography"/>
      </w:pPr>
      <w:r w:rsidRPr="005D3A1A">
        <w:t>0896-6273 (Linking)},</w:t>
      </w:r>
    </w:p>
    <w:p w14:paraId="191D3434" w14:textId="77777777" w:rsidR="005D3A1A" w:rsidRPr="005D3A1A" w:rsidRDefault="005D3A1A" w:rsidP="005D3A1A">
      <w:pPr>
        <w:pStyle w:val="EndNoteBibliography"/>
      </w:pPr>
      <w:r w:rsidRPr="005D3A1A">
        <w:t xml:space="preserve">   DOI = {10.1016/j.neuron.2014.08.038},</w:t>
      </w:r>
    </w:p>
    <w:p w14:paraId="129D7EC7" w14:textId="78FC1387" w:rsidR="005D3A1A" w:rsidRPr="005D3A1A" w:rsidRDefault="005D3A1A" w:rsidP="005D3A1A">
      <w:pPr>
        <w:pStyle w:val="EndNoteBibliography"/>
      </w:pPr>
      <w:r w:rsidRPr="005D3A1A">
        <w:t xml:space="preserve">   url = {</w:t>
      </w:r>
      <w:hyperlink r:id="rId15" w:history="1">
        <w:r w:rsidRPr="005D3A1A">
          <w:rPr>
            <w:rStyle w:val="Hyperlink"/>
          </w:rPr>
          <w:t>http://www.ncbi.nlm.nih.gov/pubmed/25459407</w:t>
        </w:r>
      </w:hyperlink>
      <w:r w:rsidRPr="005D3A1A">
        <w:t>},</w:t>
      </w:r>
    </w:p>
    <w:p w14:paraId="2E537E63" w14:textId="77777777" w:rsidR="005D3A1A" w:rsidRPr="005D3A1A" w:rsidRDefault="005D3A1A" w:rsidP="005D3A1A">
      <w:pPr>
        <w:pStyle w:val="EndNoteBibliography"/>
      </w:pPr>
      <w:r w:rsidRPr="005D3A1A">
        <w:t xml:space="preserve">   year = {2014},</w:t>
      </w:r>
    </w:p>
    <w:p w14:paraId="1460E1AD" w14:textId="77777777" w:rsidR="005D3A1A" w:rsidRPr="005D3A1A" w:rsidRDefault="005D3A1A" w:rsidP="005D3A1A">
      <w:pPr>
        <w:pStyle w:val="EndNoteBibliography"/>
      </w:pPr>
      <w:r w:rsidRPr="005D3A1A">
        <w:t xml:space="preserve">   type = {Journal Article}</w:t>
      </w:r>
    </w:p>
    <w:p w14:paraId="1B734F48" w14:textId="77777777" w:rsidR="005D3A1A" w:rsidRPr="005D3A1A" w:rsidRDefault="005D3A1A" w:rsidP="005D3A1A">
      <w:pPr>
        <w:pStyle w:val="EndNoteBibliography"/>
      </w:pPr>
      <w:r w:rsidRPr="005D3A1A">
        <w:t>}</w:t>
      </w:r>
    </w:p>
    <w:p w14:paraId="0FB5A16A" w14:textId="77777777" w:rsidR="005D3A1A" w:rsidRPr="005D3A1A" w:rsidRDefault="005D3A1A" w:rsidP="005D3A1A">
      <w:pPr>
        <w:pStyle w:val="EndNoteBibliography"/>
        <w:spacing w:after="0"/>
      </w:pPr>
    </w:p>
    <w:p w14:paraId="3FA0F9EB" w14:textId="77777777" w:rsidR="005D3A1A" w:rsidRPr="005D3A1A" w:rsidRDefault="005D3A1A" w:rsidP="005D3A1A">
      <w:pPr>
        <w:pStyle w:val="EndNoteBibliography"/>
      </w:pPr>
      <w:r w:rsidRPr="005D3A1A">
        <w:t>@article{RN1263,</w:t>
      </w:r>
    </w:p>
    <w:p w14:paraId="0BA7B091" w14:textId="77777777" w:rsidR="005D3A1A" w:rsidRPr="005D3A1A" w:rsidRDefault="005D3A1A" w:rsidP="005D3A1A">
      <w:pPr>
        <w:pStyle w:val="EndNoteBibliography"/>
      </w:pPr>
      <w:r w:rsidRPr="005D3A1A">
        <w:t xml:space="preserve">   author = {Stegman, Pierce and Crawford, Chris S and Andujar, Marvin and Nijholt, Anton and Gilbert, Juan E},</w:t>
      </w:r>
    </w:p>
    <w:p w14:paraId="544E6930" w14:textId="77777777" w:rsidR="005D3A1A" w:rsidRPr="005D3A1A" w:rsidRDefault="005D3A1A" w:rsidP="005D3A1A">
      <w:pPr>
        <w:pStyle w:val="EndNoteBibliography"/>
      </w:pPr>
      <w:r w:rsidRPr="005D3A1A">
        <w:t xml:space="preserve">   title = {Brain–computer interface software: A review and discussion},</w:t>
      </w:r>
    </w:p>
    <w:p w14:paraId="5756229E" w14:textId="77777777" w:rsidR="005D3A1A" w:rsidRPr="005D3A1A" w:rsidRDefault="005D3A1A" w:rsidP="005D3A1A">
      <w:pPr>
        <w:pStyle w:val="EndNoteBibliography"/>
      </w:pPr>
      <w:r w:rsidRPr="005D3A1A">
        <w:t xml:space="preserve">   journal = {IEEE Transactions on Human-Machine Systems},</w:t>
      </w:r>
    </w:p>
    <w:p w14:paraId="6EB78972" w14:textId="77777777" w:rsidR="005D3A1A" w:rsidRPr="005D3A1A" w:rsidRDefault="005D3A1A" w:rsidP="005D3A1A">
      <w:pPr>
        <w:pStyle w:val="EndNoteBibliography"/>
      </w:pPr>
      <w:r w:rsidRPr="005D3A1A">
        <w:t xml:space="preserve">   volume = {50},</w:t>
      </w:r>
    </w:p>
    <w:p w14:paraId="0F368AC1" w14:textId="77777777" w:rsidR="005D3A1A" w:rsidRPr="005D3A1A" w:rsidRDefault="005D3A1A" w:rsidP="005D3A1A">
      <w:pPr>
        <w:pStyle w:val="EndNoteBibliography"/>
      </w:pPr>
      <w:r w:rsidRPr="005D3A1A">
        <w:t xml:space="preserve">   number = {2},</w:t>
      </w:r>
    </w:p>
    <w:p w14:paraId="5517526E" w14:textId="77777777" w:rsidR="005D3A1A" w:rsidRPr="005D3A1A" w:rsidRDefault="005D3A1A" w:rsidP="005D3A1A">
      <w:pPr>
        <w:pStyle w:val="EndNoteBibliography"/>
      </w:pPr>
      <w:r w:rsidRPr="005D3A1A">
        <w:t xml:space="preserve">   pages = {101-115},</w:t>
      </w:r>
    </w:p>
    <w:p w14:paraId="35186613" w14:textId="77777777" w:rsidR="005D3A1A" w:rsidRPr="005D3A1A" w:rsidRDefault="005D3A1A" w:rsidP="005D3A1A">
      <w:pPr>
        <w:pStyle w:val="EndNoteBibliography"/>
      </w:pPr>
      <w:r w:rsidRPr="005D3A1A">
        <w:t xml:space="preserve">   ISSN = {2168-2291},</w:t>
      </w:r>
    </w:p>
    <w:p w14:paraId="119403A4" w14:textId="77777777" w:rsidR="005D3A1A" w:rsidRPr="005D3A1A" w:rsidRDefault="005D3A1A" w:rsidP="005D3A1A">
      <w:pPr>
        <w:pStyle w:val="EndNoteBibliography"/>
      </w:pPr>
      <w:r w:rsidRPr="005D3A1A">
        <w:lastRenderedPageBreak/>
        <w:t xml:space="preserve">   year = {2020},</w:t>
      </w:r>
    </w:p>
    <w:p w14:paraId="52A7B8B4" w14:textId="77777777" w:rsidR="005D3A1A" w:rsidRPr="005D3A1A" w:rsidRDefault="005D3A1A" w:rsidP="005D3A1A">
      <w:pPr>
        <w:pStyle w:val="EndNoteBibliography"/>
      </w:pPr>
      <w:r w:rsidRPr="005D3A1A">
        <w:t xml:space="preserve">   type = {Journal Article}</w:t>
      </w:r>
    </w:p>
    <w:p w14:paraId="62724796" w14:textId="77777777" w:rsidR="005D3A1A" w:rsidRPr="005D3A1A" w:rsidRDefault="005D3A1A" w:rsidP="005D3A1A">
      <w:pPr>
        <w:pStyle w:val="EndNoteBibliography"/>
      </w:pPr>
      <w:r w:rsidRPr="005D3A1A">
        <w:t>}</w:t>
      </w:r>
    </w:p>
    <w:p w14:paraId="5BC1EC90" w14:textId="77777777" w:rsidR="005D3A1A" w:rsidRPr="005D3A1A" w:rsidRDefault="005D3A1A" w:rsidP="005D3A1A">
      <w:pPr>
        <w:pStyle w:val="EndNoteBibliography"/>
        <w:spacing w:after="0"/>
      </w:pPr>
    </w:p>
    <w:p w14:paraId="5EEDDA40" w14:textId="77777777" w:rsidR="005D3A1A" w:rsidRPr="005D3A1A" w:rsidRDefault="005D3A1A" w:rsidP="005D3A1A">
      <w:pPr>
        <w:pStyle w:val="EndNoteBibliography"/>
      </w:pPr>
      <w:r w:rsidRPr="005D3A1A">
        <w:t>@inproceedings{RN1260,</w:t>
      </w:r>
    </w:p>
    <w:p w14:paraId="11DD21F1" w14:textId="77777777" w:rsidR="005D3A1A" w:rsidRPr="005D3A1A" w:rsidRDefault="005D3A1A" w:rsidP="005D3A1A">
      <w:pPr>
        <w:pStyle w:val="EndNoteBibliography"/>
      </w:pPr>
      <w:r w:rsidRPr="005D3A1A">
        <w:t xml:space="preserve">   author = {Taylor, Russell M and Hudson, Thomas C and Seeger, Adam and Weber, Hans and Juliano, Jeffrey and Helser, Aron T},</w:t>
      </w:r>
    </w:p>
    <w:p w14:paraId="5BB4EB35" w14:textId="77777777" w:rsidR="005D3A1A" w:rsidRPr="005D3A1A" w:rsidRDefault="005D3A1A" w:rsidP="005D3A1A">
      <w:pPr>
        <w:pStyle w:val="EndNoteBibliography"/>
      </w:pPr>
      <w:r w:rsidRPr="005D3A1A">
        <w:t xml:space="preserve">   title = {VRPN: a device-independent, network-transparent VR peripheral system},</w:t>
      </w:r>
    </w:p>
    <w:p w14:paraId="73E9173C" w14:textId="77777777" w:rsidR="005D3A1A" w:rsidRPr="005D3A1A" w:rsidRDefault="005D3A1A" w:rsidP="005D3A1A">
      <w:pPr>
        <w:pStyle w:val="EndNoteBibliography"/>
      </w:pPr>
      <w:r w:rsidRPr="005D3A1A">
        <w:t xml:space="preserve">   booktitle = {Proceedings of the ACM symposium on Virtual reality software and technology},</w:t>
      </w:r>
    </w:p>
    <w:p w14:paraId="75CD9167" w14:textId="77777777" w:rsidR="005D3A1A" w:rsidRPr="005D3A1A" w:rsidRDefault="005D3A1A" w:rsidP="005D3A1A">
      <w:pPr>
        <w:pStyle w:val="EndNoteBibliography"/>
      </w:pPr>
      <w:r w:rsidRPr="005D3A1A">
        <w:t xml:space="preserve">   pages = {55-61},</w:t>
      </w:r>
    </w:p>
    <w:p w14:paraId="1DD9F7EC" w14:textId="77777777" w:rsidR="005D3A1A" w:rsidRPr="005D3A1A" w:rsidRDefault="005D3A1A" w:rsidP="005D3A1A">
      <w:pPr>
        <w:pStyle w:val="EndNoteBibliography"/>
      </w:pPr>
      <w:r w:rsidRPr="005D3A1A">
        <w:t xml:space="preserve">   type = {Conference Proceedings}</w:t>
      </w:r>
    </w:p>
    <w:p w14:paraId="46187C8D" w14:textId="77777777" w:rsidR="005D3A1A" w:rsidRPr="005D3A1A" w:rsidRDefault="005D3A1A" w:rsidP="005D3A1A">
      <w:pPr>
        <w:pStyle w:val="EndNoteBibliography"/>
      </w:pPr>
      <w:r w:rsidRPr="005D3A1A">
        <w:t>}</w:t>
      </w:r>
    </w:p>
    <w:p w14:paraId="234C1887" w14:textId="77777777" w:rsidR="005D3A1A" w:rsidRPr="005D3A1A" w:rsidRDefault="005D3A1A" w:rsidP="005D3A1A">
      <w:pPr>
        <w:pStyle w:val="EndNoteBibliography"/>
        <w:spacing w:after="0"/>
      </w:pPr>
    </w:p>
    <w:p w14:paraId="2A00FE87" w14:textId="77777777" w:rsidR="005D3A1A" w:rsidRPr="005D3A1A" w:rsidRDefault="005D3A1A" w:rsidP="005D3A1A">
      <w:pPr>
        <w:pStyle w:val="EndNoteBibliography"/>
      </w:pPr>
      <w:r w:rsidRPr="005D3A1A">
        <w:t>@article{RN1070,</w:t>
      </w:r>
    </w:p>
    <w:p w14:paraId="70F584B3" w14:textId="77777777" w:rsidR="005D3A1A" w:rsidRPr="005D3A1A" w:rsidRDefault="005D3A1A" w:rsidP="005D3A1A">
      <w:pPr>
        <w:pStyle w:val="EndNoteBibliography"/>
      </w:pPr>
      <w:r w:rsidRPr="005D3A1A">
        <w:t xml:space="preserve">   author = {Wu, Wei and Gao, Yun and Bienenstock, Elie and Donoghue, John P and Black, Michael J},</w:t>
      </w:r>
    </w:p>
    <w:p w14:paraId="51C74C37" w14:textId="77777777" w:rsidR="005D3A1A" w:rsidRPr="005D3A1A" w:rsidRDefault="005D3A1A" w:rsidP="005D3A1A">
      <w:pPr>
        <w:pStyle w:val="EndNoteBibliography"/>
      </w:pPr>
      <w:r w:rsidRPr="005D3A1A">
        <w:t xml:space="preserve">   title = {Bayesian population decoding of motor cortical activity using a Kalman filter},</w:t>
      </w:r>
    </w:p>
    <w:p w14:paraId="22575420" w14:textId="77777777" w:rsidR="005D3A1A" w:rsidRPr="005D3A1A" w:rsidRDefault="005D3A1A" w:rsidP="005D3A1A">
      <w:pPr>
        <w:pStyle w:val="EndNoteBibliography"/>
      </w:pPr>
      <w:r w:rsidRPr="005D3A1A">
        <w:t xml:space="preserve">   journal = {Neural computation},</w:t>
      </w:r>
    </w:p>
    <w:p w14:paraId="250BABEC" w14:textId="77777777" w:rsidR="005D3A1A" w:rsidRPr="005D3A1A" w:rsidRDefault="005D3A1A" w:rsidP="005D3A1A">
      <w:pPr>
        <w:pStyle w:val="EndNoteBibliography"/>
      </w:pPr>
      <w:r w:rsidRPr="005D3A1A">
        <w:t xml:space="preserve">   volume = {18},</w:t>
      </w:r>
    </w:p>
    <w:p w14:paraId="6767EE8E" w14:textId="77777777" w:rsidR="005D3A1A" w:rsidRPr="005D3A1A" w:rsidRDefault="005D3A1A" w:rsidP="005D3A1A">
      <w:pPr>
        <w:pStyle w:val="EndNoteBibliography"/>
      </w:pPr>
      <w:r w:rsidRPr="005D3A1A">
        <w:t xml:space="preserve">   number = {1},</w:t>
      </w:r>
    </w:p>
    <w:p w14:paraId="05235D7D" w14:textId="77777777" w:rsidR="005D3A1A" w:rsidRPr="005D3A1A" w:rsidRDefault="005D3A1A" w:rsidP="005D3A1A">
      <w:pPr>
        <w:pStyle w:val="EndNoteBibliography"/>
      </w:pPr>
      <w:r w:rsidRPr="005D3A1A">
        <w:t xml:space="preserve">   pages = {80-118},</w:t>
      </w:r>
    </w:p>
    <w:p w14:paraId="276EF03C" w14:textId="77777777" w:rsidR="005D3A1A" w:rsidRPr="005D3A1A" w:rsidRDefault="005D3A1A" w:rsidP="005D3A1A">
      <w:pPr>
        <w:pStyle w:val="EndNoteBibliography"/>
      </w:pPr>
      <w:r w:rsidRPr="005D3A1A">
        <w:t xml:space="preserve">   ISSN = {0899-7667},</w:t>
      </w:r>
    </w:p>
    <w:p w14:paraId="1EEA279B" w14:textId="77777777" w:rsidR="005D3A1A" w:rsidRPr="005D3A1A" w:rsidRDefault="005D3A1A" w:rsidP="005D3A1A">
      <w:pPr>
        <w:pStyle w:val="EndNoteBibliography"/>
      </w:pPr>
      <w:r w:rsidRPr="005D3A1A">
        <w:t xml:space="preserve">   year = {2006},</w:t>
      </w:r>
    </w:p>
    <w:p w14:paraId="0F172E7F" w14:textId="77777777" w:rsidR="005D3A1A" w:rsidRPr="005D3A1A" w:rsidRDefault="005D3A1A" w:rsidP="005D3A1A">
      <w:pPr>
        <w:pStyle w:val="EndNoteBibliography"/>
      </w:pPr>
      <w:r w:rsidRPr="005D3A1A">
        <w:t xml:space="preserve">   type = {Journal Article}</w:t>
      </w:r>
    </w:p>
    <w:p w14:paraId="7750BAC5" w14:textId="77777777" w:rsidR="005D3A1A" w:rsidRPr="005D3A1A" w:rsidRDefault="005D3A1A" w:rsidP="005D3A1A">
      <w:pPr>
        <w:pStyle w:val="EndNoteBibliography"/>
      </w:pPr>
      <w:r w:rsidRPr="005D3A1A">
        <w:t>}</w:t>
      </w:r>
    </w:p>
    <w:p w14:paraId="532C1F0F" w14:textId="77777777" w:rsidR="005D3A1A" w:rsidRPr="005D3A1A" w:rsidRDefault="005D3A1A" w:rsidP="005D3A1A">
      <w:pPr>
        <w:pStyle w:val="EndNoteBibliography"/>
      </w:pPr>
    </w:p>
    <w:p w14:paraId="24499589" w14:textId="6F19FDD7" w:rsidR="00D13A87" w:rsidRDefault="002C317D" w:rsidP="00140E53">
      <w:pPr>
        <w:spacing w:line="360" w:lineRule="auto"/>
      </w:pPr>
      <w:r>
        <w:fldChar w:fldCharType="end"/>
      </w:r>
    </w:p>
    <w:sectPr w:rsidR="00D13A8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BDA4A" w16cex:dateUtc="2021-07-16T08:13:00Z"/>
  <w16cex:commentExtensible w16cex:durableId="249BDC14" w16cex:dateUtc="2021-07-16T08:21:00Z"/>
  <w16cex:commentExtensible w16cex:durableId="249BDB9E" w16cex:dateUtc="2021-07-16T08:19:00Z"/>
  <w16cex:commentExtensible w16cex:durableId="249BDC71" w16cex:dateUtc="2021-07-16T08:22:00Z"/>
  <w16cex:commentExtensible w16cex:durableId="249BDCFE" w16cex:dateUtc="2021-07-16T08:25:00Z"/>
  <w16cex:commentExtensible w16cex:durableId="249BDDDB" w16cex:dateUtc="2021-07-16T0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F97BC" w16cid:durableId="249BDA4A"/>
  <w16cid:commentId w16cid:paraId="3217008A" w16cid:durableId="249BDC14"/>
  <w16cid:commentId w16cid:paraId="22ED067F" w16cid:durableId="249BDB9E"/>
  <w16cid:commentId w16cid:paraId="6FB167EA" w16cid:durableId="249BDC71"/>
  <w16cid:commentId w16cid:paraId="0DD9D692" w16cid:durableId="249BDCFE"/>
  <w16cid:commentId w16cid:paraId="2AC30EF3" w16cid:durableId="249BDD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9023C9"/>
    <w:multiLevelType w:val="hybridMultilevel"/>
    <w:tmpl w:val="9E1AD22C"/>
    <w:lvl w:ilvl="0" w:tplc="966AD0E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55D6580"/>
    <w:multiLevelType w:val="hybridMultilevel"/>
    <w:tmpl w:val="180AA07E"/>
    <w:lvl w:ilvl="0" w:tplc="C4BC0690">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bTeX Ex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5pfaxaews50edsz7pvxaq9p9pvrs9tvra&quot;&gt;BCI_paper&lt;record-ids&gt;&lt;item&gt;1&lt;/item&gt;&lt;item&gt;61&lt;/item&gt;&lt;item&gt;219&lt;/item&gt;&lt;item&gt;569&lt;/item&gt;&lt;item&gt;572&lt;/item&gt;&lt;item&gt;589&lt;/item&gt;&lt;item&gt;849&lt;/item&gt;&lt;item&gt;877&lt;/item&gt;&lt;item&gt;1049&lt;/item&gt;&lt;item&gt;1070&lt;/item&gt;&lt;item&gt;1260&lt;/item&gt;&lt;item&gt;1261&lt;/item&gt;&lt;item&gt;1263&lt;/item&gt;&lt;item&gt;1272&lt;/item&gt;&lt;/record-ids&gt;&lt;/item&gt;&lt;/Libraries&gt;"/>
  </w:docVars>
  <w:rsids>
    <w:rsidRoot w:val="00D13A87"/>
    <w:rsid w:val="000220B9"/>
    <w:rsid w:val="00041570"/>
    <w:rsid w:val="00050AFA"/>
    <w:rsid w:val="00067FF4"/>
    <w:rsid w:val="00093AA5"/>
    <w:rsid w:val="000F6905"/>
    <w:rsid w:val="00111CCC"/>
    <w:rsid w:val="001243CA"/>
    <w:rsid w:val="00132384"/>
    <w:rsid w:val="001368B6"/>
    <w:rsid w:val="00140E53"/>
    <w:rsid w:val="0016568A"/>
    <w:rsid w:val="00187C69"/>
    <w:rsid w:val="00191494"/>
    <w:rsid w:val="001A536D"/>
    <w:rsid w:val="001B614E"/>
    <w:rsid w:val="001C0059"/>
    <w:rsid w:val="001D5B47"/>
    <w:rsid w:val="001F7BEE"/>
    <w:rsid w:val="002357C6"/>
    <w:rsid w:val="0027362C"/>
    <w:rsid w:val="002A3B4D"/>
    <w:rsid w:val="002C317D"/>
    <w:rsid w:val="002C3CED"/>
    <w:rsid w:val="002E557B"/>
    <w:rsid w:val="002F0293"/>
    <w:rsid w:val="00303130"/>
    <w:rsid w:val="003136F0"/>
    <w:rsid w:val="00322940"/>
    <w:rsid w:val="00386B94"/>
    <w:rsid w:val="00396169"/>
    <w:rsid w:val="003A3C64"/>
    <w:rsid w:val="003E0A14"/>
    <w:rsid w:val="00415D29"/>
    <w:rsid w:val="00423635"/>
    <w:rsid w:val="00440C85"/>
    <w:rsid w:val="0044710D"/>
    <w:rsid w:val="00485A95"/>
    <w:rsid w:val="004B4CD0"/>
    <w:rsid w:val="004D171B"/>
    <w:rsid w:val="005A268D"/>
    <w:rsid w:val="005D3A1A"/>
    <w:rsid w:val="0060721C"/>
    <w:rsid w:val="00682CA6"/>
    <w:rsid w:val="006A12EA"/>
    <w:rsid w:val="006D48A3"/>
    <w:rsid w:val="006E22A2"/>
    <w:rsid w:val="006F1BC0"/>
    <w:rsid w:val="00727290"/>
    <w:rsid w:val="0074179E"/>
    <w:rsid w:val="007653BC"/>
    <w:rsid w:val="007846DC"/>
    <w:rsid w:val="007967B4"/>
    <w:rsid w:val="007C1A70"/>
    <w:rsid w:val="007C1E0E"/>
    <w:rsid w:val="007D7DF6"/>
    <w:rsid w:val="007E7859"/>
    <w:rsid w:val="007F644E"/>
    <w:rsid w:val="007F65A1"/>
    <w:rsid w:val="00861660"/>
    <w:rsid w:val="00885EAD"/>
    <w:rsid w:val="008E7034"/>
    <w:rsid w:val="00905162"/>
    <w:rsid w:val="0091048D"/>
    <w:rsid w:val="00996722"/>
    <w:rsid w:val="009C101C"/>
    <w:rsid w:val="009E7DBC"/>
    <w:rsid w:val="009F5DA8"/>
    <w:rsid w:val="00A13663"/>
    <w:rsid w:val="00A1617B"/>
    <w:rsid w:val="00A20AB7"/>
    <w:rsid w:val="00A2522D"/>
    <w:rsid w:val="00A3330A"/>
    <w:rsid w:val="00A80F95"/>
    <w:rsid w:val="00A97414"/>
    <w:rsid w:val="00AB3CDC"/>
    <w:rsid w:val="00AF1765"/>
    <w:rsid w:val="00AF43AD"/>
    <w:rsid w:val="00B1371A"/>
    <w:rsid w:val="00B34278"/>
    <w:rsid w:val="00B54A6C"/>
    <w:rsid w:val="00B570D6"/>
    <w:rsid w:val="00B8141B"/>
    <w:rsid w:val="00B9263E"/>
    <w:rsid w:val="00B95507"/>
    <w:rsid w:val="00C120DB"/>
    <w:rsid w:val="00C16265"/>
    <w:rsid w:val="00C16E31"/>
    <w:rsid w:val="00C5633B"/>
    <w:rsid w:val="00C66B73"/>
    <w:rsid w:val="00C67660"/>
    <w:rsid w:val="00CB15B4"/>
    <w:rsid w:val="00CD6053"/>
    <w:rsid w:val="00CF2091"/>
    <w:rsid w:val="00D13A87"/>
    <w:rsid w:val="00D208A0"/>
    <w:rsid w:val="00D2444B"/>
    <w:rsid w:val="00D44A17"/>
    <w:rsid w:val="00D5429A"/>
    <w:rsid w:val="00D5570E"/>
    <w:rsid w:val="00D66FEF"/>
    <w:rsid w:val="00D776D0"/>
    <w:rsid w:val="00DD1535"/>
    <w:rsid w:val="00DF3D4B"/>
    <w:rsid w:val="00E01D42"/>
    <w:rsid w:val="00E224D0"/>
    <w:rsid w:val="00E46558"/>
    <w:rsid w:val="00E554E6"/>
    <w:rsid w:val="00E61313"/>
    <w:rsid w:val="00E66E0A"/>
    <w:rsid w:val="00E72DD9"/>
    <w:rsid w:val="00E826DE"/>
    <w:rsid w:val="00EB4F30"/>
    <w:rsid w:val="00EE38C1"/>
    <w:rsid w:val="00EE54AF"/>
    <w:rsid w:val="00F149B2"/>
    <w:rsid w:val="00F436FB"/>
    <w:rsid w:val="00F46A65"/>
    <w:rsid w:val="00F5737A"/>
    <w:rsid w:val="00F617E2"/>
    <w:rsid w:val="00F81C50"/>
    <w:rsid w:val="00FC00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70776"/>
  <w15:chartTrackingRefBased/>
  <w15:docId w15:val="{6D037B62-9429-40B1-829E-3537E8A79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317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317D"/>
    <w:rPr>
      <w:rFonts w:ascii="Calibri" w:hAnsi="Calibri" w:cs="Calibri"/>
      <w:noProof/>
    </w:rPr>
  </w:style>
  <w:style w:type="paragraph" w:customStyle="1" w:styleId="EndNoteBibliography">
    <w:name w:val="EndNote Bibliography"/>
    <w:basedOn w:val="Normal"/>
    <w:link w:val="EndNoteBibliographyChar"/>
    <w:rsid w:val="002C317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317D"/>
    <w:rPr>
      <w:rFonts w:ascii="Calibri" w:hAnsi="Calibri" w:cs="Calibri"/>
      <w:noProof/>
    </w:rPr>
  </w:style>
  <w:style w:type="paragraph" w:styleId="BalloonText">
    <w:name w:val="Balloon Text"/>
    <w:basedOn w:val="Normal"/>
    <w:link w:val="BalloonTextChar"/>
    <w:uiPriority w:val="99"/>
    <w:semiHidden/>
    <w:unhideWhenUsed/>
    <w:rsid w:val="00386B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B94"/>
    <w:rPr>
      <w:rFonts w:ascii="Segoe UI" w:hAnsi="Segoe UI" w:cs="Segoe UI"/>
      <w:sz w:val="18"/>
      <w:szCs w:val="18"/>
    </w:rPr>
  </w:style>
  <w:style w:type="character" w:styleId="CommentReference">
    <w:name w:val="annotation reference"/>
    <w:basedOn w:val="DefaultParagraphFont"/>
    <w:uiPriority w:val="99"/>
    <w:semiHidden/>
    <w:unhideWhenUsed/>
    <w:rsid w:val="001243CA"/>
    <w:rPr>
      <w:sz w:val="16"/>
      <w:szCs w:val="16"/>
    </w:rPr>
  </w:style>
  <w:style w:type="paragraph" w:styleId="CommentText">
    <w:name w:val="annotation text"/>
    <w:basedOn w:val="Normal"/>
    <w:link w:val="CommentTextChar"/>
    <w:uiPriority w:val="99"/>
    <w:unhideWhenUsed/>
    <w:rsid w:val="001243CA"/>
    <w:pPr>
      <w:spacing w:line="240" w:lineRule="auto"/>
    </w:pPr>
    <w:rPr>
      <w:sz w:val="20"/>
      <w:szCs w:val="20"/>
    </w:rPr>
  </w:style>
  <w:style w:type="character" w:customStyle="1" w:styleId="CommentTextChar">
    <w:name w:val="Comment Text Char"/>
    <w:basedOn w:val="DefaultParagraphFont"/>
    <w:link w:val="CommentText"/>
    <w:uiPriority w:val="99"/>
    <w:rsid w:val="001243CA"/>
    <w:rPr>
      <w:sz w:val="20"/>
      <w:szCs w:val="20"/>
    </w:rPr>
  </w:style>
  <w:style w:type="paragraph" w:styleId="CommentSubject">
    <w:name w:val="annotation subject"/>
    <w:basedOn w:val="CommentText"/>
    <w:next w:val="CommentText"/>
    <w:link w:val="CommentSubjectChar"/>
    <w:uiPriority w:val="99"/>
    <w:semiHidden/>
    <w:unhideWhenUsed/>
    <w:rsid w:val="001243CA"/>
    <w:rPr>
      <w:b/>
      <w:bCs/>
    </w:rPr>
  </w:style>
  <w:style w:type="character" w:customStyle="1" w:styleId="CommentSubjectChar">
    <w:name w:val="Comment Subject Char"/>
    <w:basedOn w:val="CommentTextChar"/>
    <w:link w:val="CommentSubject"/>
    <w:uiPriority w:val="99"/>
    <w:semiHidden/>
    <w:rsid w:val="001243CA"/>
    <w:rPr>
      <w:b/>
      <w:bCs/>
      <w:sz w:val="20"/>
      <w:szCs w:val="20"/>
    </w:rPr>
  </w:style>
  <w:style w:type="paragraph" w:styleId="Revision">
    <w:name w:val="Revision"/>
    <w:hidden/>
    <w:uiPriority w:val="99"/>
    <w:semiHidden/>
    <w:rsid w:val="00415D29"/>
    <w:pPr>
      <w:spacing w:after="0" w:line="240" w:lineRule="auto"/>
    </w:pPr>
  </w:style>
  <w:style w:type="character" w:styleId="Hyperlink">
    <w:name w:val="Hyperlink"/>
    <w:basedOn w:val="DefaultParagraphFont"/>
    <w:uiPriority w:val="99"/>
    <w:unhideWhenUsed/>
    <w:rsid w:val="005D3A1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8363483" TargetMode="External"/><Relationship Id="rId13" Type="http://schemas.openxmlformats.org/officeDocument/2006/relationships/hyperlink" Target="https://www.ncbi.nlm.nih.gov/pubmed/22388818"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hyperlink" Target="http://www.ncbi.nlm.nih.gov/pubmed/25999506" TargetMode="External"/><Relationship Id="rId12" Type="http://schemas.openxmlformats.org/officeDocument/2006/relationships/hyperlink" Target="https://www.ncbi.nlm.nih.gov/pubmed/19047633"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ncbi.nlm.nih.gov/pubmed/22596161" TargetMode="External"/><Relationship Id="rId5" Type="http://schemas.openxmlformats.org/officeDocument/2006/relationships/webSettings" Target="webSettings.xml"/><Relationship Id="rId15" Type="http://schemas.openxmlformats.org/officeDocument/2006/relationships/hyperlink" Target="http://www.ncbi.nlm.nih.gov/pubmed/25459407" TargetMode="External"/><Relationship Id="rId10" Type="http://schemas.openxmlformats.org/officeDocument/2006/relationships/hyperlink" Target="http://www.ncbi.nlm.nih.gov/pubmed/23160043"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ncbi.nlm.nih.gov/pubmed/23253623" TargetMode="External"/><Relationship Id="rId14" Type="http://schemas.openxmlformats.org/officeDocument/2006/relationships/hyperlink" Target="http://www.ncbi.nlm.nih.gov/pubmed/251647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8FA7B9-2463-4DED-A5D2-6F96DA661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110</Words>
  <Characters>23427</Characters>
  <Application>Microsoft Office Word</Application>
  <DocSecurity>0</DocSecurity>
  <Lines>195</Lines>
  <Paragraphs>54</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Deutsches Primatenzentrum GmbH</Company>
  <LinksUpToDate>false</LinksUpToDate>
  <CharactersWithSpaces>2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ea, Enrico</dc:creator>
  <cp:keywords/>
  <dc:description/>
  <cp:lastModifiedBy>Ferrea, Enrico</cp:lastModifiedBy>
  <cp:revision>2</cp:revision>
  <cp:lastPrinted>2021-07-15T12:30:00Z</cp:lastPrinted>
  <dcterms:created xsi:type="dcterms:W3CDTF">2021-08-17T12:03:00Z</dcterms:created>
  <dcterms:modified xsi:type="dcterms:W3CDTF">2021-08-17T12:03:00Z</dcterms:modified>
</cp:coreProperties>
</file>